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6ECB7" w14:textId="191AA3B5" w:rsidR="00322630" w:rsidRPr="00906A49" w:rsidRDefault="00607596" w:rsidP="00906A49">
      <w:pPr>
        <w:spacing w:after="0" w:line="240" w:lineRule="auto"/>
        <w:jc w:val="center"/>
        <w:rPr>
          <w:rFonts w:ascii="Arial" w:hAnsi="Arial" w:cs="Arial"/>
          <w:b/>
          <w:bCs/>
          <w:sz w:val="24"/>
          <w:szCs w:val="24"/>
        </w:rPr>
      </w:pPr>
      <w:r w:rsidRPr="00906A49">
        <w:rPr>
          <w:rFonts w:ascii="Arial" w:hAnsi="Arial" w:cs="Arial"/>
          <w:b/>
          <w:bCs/>
          <w:sz w:val="24"/>
          <w:szCs w:val="24"/>
        </w:rPr>
        <w:t xml:space="preserve"> </w:t>
      </w:r>
    </w:p>
    <w:p w14:paraId="09EA53BE" w14:textId="77777777" w:rsidR="00322630" w:rsidRPr="00906A49" w:rsidRDefault="00322630" w:rsidP="00906A49">
      <w:pPr>
        <w:spacing w:after="0" w:line="240" w:lineRule="auto"/>
        <w:jc w:val="center"/>
        <w:rPr>
          <w:rFonts w:ascii="Arial" w:hAnsi="Arial" w:cs="Arial"/>
          <w:b/>
          <w:bCs/>
          <w:sz w:val="24"/>
          <w:szCs w:val="24"/>
        </w:rPr>
      </w:pPr>
    </w:p>
    <w:p w14:paraId="4C99D341" w14:textId="77777777" w:rsidR="00322630" w:rsidRPr="00906A49" w:rsidRDefault="00322630" w:rsidP="00906A49">
      <w:pPr>
        <w:spacing w:after="0" w:line="240" w:lineRule="auto"/>
        <w:jc w:val="center"/>
        <w:rPr>
          <w:rFonts w:ascii="Arial" w:hAnsi="Arial" w:cs="Arial"/>
          <w:b/>
          <w:bCs/>
          <w:sz w:val="24"/>
          <w:szCs w:val="24"/>
        </w:rPr>
      </w:pPr>
    </w:p>
    <w:p w14:paraId="71DA1C53" w14:textId="77777777" w:rsidR="00322630" w:rsidRPr="00906A49" w:rsidRDefault="00322630" w:rsidP="00906A49">
      <w:pPr>
        <w:spacing w:after="0" w:line="240" w:lineRule="auto"/>
        <w:jc w:val="center"/>
        <w:rPr>
          <w:rFonts w:ascii="Arial" w:hAnsi="Arial" w:cs="Arial"/>
          <w:b/>
          <w:bCs/>
          <w:sz w:val="24"/>
          <w:szCs w:val="24"/>
        </w:rPr>
      </w:pPr>
    </w:p>
    <w:p w14:paraId="05FE822D" w14:textId="77777777" w:rsidR="00322630" w:rsidRPr="00906A49" w:rsidRDefault="00322630" w:rsidP="00906A49">
      <w:pPr>
        <w:spacing w:after="0" w:line="240" w:lineRule="auto"/>
        <w:jc w:val="center"/>
        <w:rPr>
          <w:rFonts w:ascii="Arial" w:hAnsi="Arial" w:cs="Arial"/>
          <w:b/>
          <w:bCs/>
          <w:sz w:val="24"/>
          <w:szCs w:val="24"/>
        </w:rPr>
      </w:pPr>
    </w:p>
    <w:p w14:paraId="6C26F6F4" w14:textId="62285491" w:rsidR="00322630" w:rsidRPr="00906A49" w:rsidRDefault="00322630" w:rsidP="00906A49">
      <w:pPr>
        <w:spacing w:after="0" w:line="240" w:lineRule="auto"/>
        <w:jc w:val="center"/>
        <w:rPr>
          <w:rFonts w:ascii="Arial" w:hAnsi="Arial" w:cs="Arial"/>
          <w:b/>
          <w:bCs/>
          <w:sz w:val="24"/>
          <w:szCs w:val="24"/>
        </w:rPr>
      </w:pPr>
    </w:p>
    <w:p w14:paraId="4041336A" w14:textId="205E4333" w:rsidR="008B3A65" w:rsidRPr="00906A49" w:rsidRDefault="008B3A65" w:rsidP="00906A49">
      <w:pPr>
        <w:spacing w:after="0" w:line="240" w:lineRule="auto"/>
        <w:jc w:val="center"/>
        <w:rPr>
          <w:rFonts w:ascii="Arial" w:hAnsi="Arial" w:cs="Arial"/>
          <w:b/>
          <w:bCs/>
          <w:sz w:val="24"/>
          <w:szCs w:val="24"/>
        </w:rPr>
      </w:pPr>
    </w:p>
    <w:p w14:paraId="5B44BF43" w14:textId="77777777" w:rsidR="008B3A65" w:rsidRPr="00906A49" w:rsidRDefault="008B3A65" w:rsidP="00906A49">
      <w:pPr>
        <w:spacing w:after="0" w:line="240" w:lineRule="auto"/>
        <w:jc w:val="center"/>
        <w:rPr>
          <w:rFonts w:ascii="Arial" w:hAnsi="Arial" w:cs="Arial"/>
          <w:b/>
          <w:bCs/>
          <w:sz w:val="24"/>
          <w:szCs w:val="24"/>
        </w:rPr>
      </w:pPr>
    </w:p>
    <w:p w14:paraId="0BE3F2E9" w14:textId="77777777" w:rsidR="00322630" w:rsidRPr="00906A49" w:rsidRDefault="00322630" w:rsidP="00906A49">
      <w:pPr>
        <w:spacing w:after="0" w:line="240" w:lineRule="auto"/>
        <w:jc w:val="center"/>
        <w:rPr>
          <w:rFonts w:ascii="Arial" w:hAnsi="Arial" w:cs="Arial"/>
          <w:b/>
          <w:bCs/>
          <w:sz w:val="24"/>
          <w:szCs w:val="24"/>
        </w:rPr>
      </w:pPr>
    </w:p>
    <w:p w14:paraId="3CD363A5" w14:textId="77777777" w:rsidR="00322630" w:rsidRPr="00906A49" w:rsidRDefault="00322630" w:rsidP="00906A49">
      <w:pPr>
        <w:spacing w:after="0" w:line="240" w:lineRule="auto"/>
        <w:jc w:val="center"/>
        <w:rPr>
          <w:rFonts w:ascii="Arial" w:hAnsi="Arial" w:cs="Arial"/>
          <w:b/>
          <w:bCs/>
          <w:sz w:val="24"/>
          <w:szCs w:val="24"/>
        </w:rPr>
      </w:pPr>
    </w:p>
    <w:p w14:paraId="1CCDE2F7" w14:textId="77777777" w:rsidR="00322630" w:rsidRPr="00906A49" w:rsidRDefault="00322630" w:rsidP="00906A49">
      <w:pPr>
        <w:spacing w:after="0" w:line="240" w:lineRule="auto"/>
        <w:jc w:val="center"/>
        <w:rPr>
          <w:rFonts w:ascii="Arial" w:hAnsi="Arial" w:cs="Arial"/>
          <w:b/>
          <w:bCs/>
          <w:sz w:val="24"/>
          <w:szCs w:val="24"/>
        </w:rPr>
      </w:pPr>
    </w:p>
    <w:p w14:paraId="279E89C7" w14:textId="7546EC71" w:rsidR="00322630" w:rsidRPr="00906A49" w:rsidRDefault="00CB7235" w:rsidP="00906A49">
      <w:pPr>
        <w:spacing w:after="0" w:line="240" w:lineRule="auto"/>
        <w:jc w:val="center"/>
        <w:rPr>
          <w:rFonts w:ascii="Arial" w:hAnsi="Arial" w:cs="Arial"/>
          <w:b/>
          <w:bCs/>
          <w:sz w:val="24"/>
          <w:szCs w:val="24"/>
        </w:rPr>
      </w:pPr>
      <w:r w:rsidRPr="00906A49">
        <w:rPr>
          <w:rFonts w:ascii="Arial" w:hAnsi="Arial" w:cs="Arial"/>
          <w:b/>
          <w:bCs/>
          <w:sz w:val="24"/>
          <w:szCs w:val="24"/>
        </w:rPr>
        <w:t xml:space="preserve">Data sharing </w:t>
      </w:r>
      <w:r w:rsidR="008A0975" w:rsidRPr="00906A49">
        <w:rPr>
          <w:rFonts w:ascii="Arial" w:hAnsi="Arial" w:cs="Arial"/>
          <w:b/>
          <w:bCs/>
          <w:sz w:val="24"/>
          <w:szCs w:val="24"/>
        </w:rPr>
        <w:t>policies</w:t>
      </w:r>
      <w:r w:rsidR="00FA0571" w:rsidRPr="00906A49">
        <w:rPr>
          <w:rFonts w:ascii="Arial" w:hAnsi="Arial" w:cs="Arial"/>
          <w:b/>
          <w:bCs/>
          <w:sz w:val="24"/>
          <w:szCs w:val="24"/>
        </w:rPr>
        <w:t xml:space="preserve"> </w:t>
      </w:r>
      <w:r w:rsidR="00322630" w:rsidRPr="00906A49">
        <w:rPr>
          <w:rFonts w:ascii="Arial" w:hAnsi="Arial" w:cs="Arial"/>
          <w:b/>
          <w:bCs/>
          <w:sz w:val="24"/>
          <w:szCs w:val="24"/>
        </w:rPr>
        <w:br/>
      </w:r>
    </w:p>
    <w:p w14:paraId="5B37D9A3" w14:textId="77777777" w:rsidR="008904DF" w:rsidRPr="00906A49" w:rsidRDefault="008904DF" w:rsidP="00906A49">
      <w:pPr>
        <w:spacing w:after="0" w:line="240" w:lineRule="auto"/>
        <w:rPr>
          <w:rFonts w:ascii="Arial" w:hAnsi="Arial" w:cs="Arial"/>
          <w:b/>
          <w:bCs/>
          <w:sz w:val="24"/>
          <w:szCs w:val="24"/>
        </w:rPr>
      </w:pPr>
    </w:p>
    <w:p w14:paraId="3DF2C9C3" w14:textId="01F97CDD" w:rsidR="007469DC" w:rsidRPr="00906A49" w:rsidRDefault="007469DC" w:rsidP="00906A49">
      <w:pPr>
        <w:spacing w:after="0" w:line="240" w:lineRule="auto"/>
        <w:rPr>
          <w:rFonts w:ascii="Arial" w:hAnsi="Arial" w:cs="Arial"/>
          <w:b/>
          <w:bCs/>
          <w:sz w:val="24"/>
          <w:szCs w:val="24"/>
        </w:rPr>
      </w:pPr>
      <w:r w:rsidRPr="00906A49">
        <w:rPr>
          <w:rFonts w:ascii="Arial" w:hAnsi="Arial" w:cs="Arial"/>
          <w:b/>
          <w:bCs/>
          <w:sz w:val="24"/>
          <w:szCs w:val="24"/>
        </w:rPr>
        <w:br/>
      </w:r>
    </w:p>
    <w:p w14:paraId="7907BC98" w14:textId="38DAFC92" w:rsidR="007469DC" w:rsidRPr="00906A49" w:rsidRDefault="007469DC" w:rsidP="00906A49">
      <w:pPr>
        <w:spacing w:after="0" w:line="240" w:lineRule="auto"/>
        <w:rPr>
          <w:rFonts w:ascii="Arial" w:hAnsi="Arial" w:cs="Arial"/>
          <w:b/>
          <w:bCs/>
          <w:sz w:val="24"/>
          <w:szCs w:val="24"/>
        </w:rPr>
      </w:pPr>
    </w:p>
    <w:p w14:paraId="44182F80" w14:textId="6EE31FC2" w:rsidR="007469DC" w:rsidRPr="00906A49" w:rsidRDefault="007469DC" w:rsidP="00906A49">
      <w:pPr>
        <w:spacing w:after="0" w:line="240" w:lineRule="auto"/>
        <w:rPr>
          <w:rFonts w:ascii="Arial" w:hAnsi="Arial" w:cs="Arial"/>
          <w:b/>
          <w:bCs/>
          <w:sz w:val="24"/>
          <w:szCs w:val="24"/>
        </w:rPr>
      </w:pPr>
    </w:p>
    <w:p w14:paraId="1A4642A6" w14:textId="1477A6CF" w:rsidR="007469DC" w:rsidRPr="00906A49" w:rsidRDefault="007469DC" w:rsidP="00906A49">
      <w:pPr>
        <w:spacing w:after="0" w:line="240" w:lineRule="auto"/>
        <w:rPr>
          <w:rFonts w:ascii="Arial" w:hAnsi="Arial" w:cs="Arial"/>
          <w:b/>
          <w:bCs/>
          <w:sz w:val="24"/>
          <w:szCs w:val="24"/>
        </w:rPr>
      </w:pPr>
    </w:p>
    <w:p w14:paraId="4D471822" w14:textId="3B75AE63" w:rsidR="007469DC" w:rsidRPr="00906A49" w:rsidRDefault="007469DC" w:rsidP="00906A49">
      <w:pPr>
        <w:spacing w:after="0" w:line="240" w:lineRule="auto"/>
        <w:rPr>
          <w:rFonts w:ascii="Arial" w:hAnsi="Arial" w:cs="Arial"/>
          <w:b/>
          <w:bCs/>
          <w:sz w:val="24"/>
          <w:szCs w:val="24"/>
        </w:rPr>
      </w:pPr>
    </w:p>
    <w:p w14:paraId="378461EA" w14:textId="6CAD145D" w:rsidR="007469DC" w:rsidRPr="00906A49" w:rsidRDefault="007469DC" w:rsidP="00906A49">
      <w:pPr>
        <w:spacing w:after="0" w:line="240" w:lineRule="auto"/>
        <w:rPr>
          <w:rFonts w:ascii="Arial" w:hAnsi="Arial" w:cs="Arial"/>
          <w:b/>
          <w:bCs/>
          <w:sz w:val="24"/>
          <w:szCs w:val="24"/>
        </w:rPr>
      </w:pPr>
    </w:p>
    <w:p w14:paraId="46F32321" w14:textId="78977FD4" w:rsidR="007469DC" w:rsidRPr="00906A49" w:rsidRDefault="007469DC" w:rsidP="00906A49">
      <w:pPr>
        <w:spacing w:after="0" w:line="240" w:lineRule="auto"/>
        <w:rPr>
          <w:rFonts w:ascii="Arial" w:hAnsi="Arial" w:cs="Arial"/>
          <w:b/>
          <w:bCs/>
          <w:sz w:val="24"/>
          <w:szCs w:val="24"/>
        </w:rPr>
      </w:pPr>
    </w:p>
    <w:p w14:paraId="670FD5DC" w14:textId="658C3DD9" w:rsidR="007469DC" w:rsidRPr="00906A49" w:rsidRDefault="007469DC" w:rsidP="00906A49">
      <w:pPr>
        <w:spacing w:after="0" w:line="240" w:lineRule="auto"/>
        <w:rPr>
          <w:rFonts w:ascii="Arial" w:hAnsi="Arial" w:cs="Arial"/>
          <w:b/>
          <w:bCs/>
          <w:sz w:val="24"/>
          <w:szCs w:val="24"/>
        </w:rPr>
      </w:pPr>
    </w:p>
    <w:p w14:paraId="3B62ABB6" w14:textId="77777777" w:rsidR="00474FD0" w:rsidRPr="00906A49" w:rsidRDefault="00474FD0" w:rsidP="00906A49">
      <w:pPr>
        <w:spacing w:after="0" w:line="240" w:lineRule="auto"/>
        <w:rPr>
          <w:rFonts w:ascii="Arial" w:hAnsi="Arial" w:cs="Arial"/>
          <w:b/>
          <w:bCs/>
          <w:sz w:val="24"/>
          <w:szCs w:val="24"/>
        </w:rPr>
      </w:pPr>
    </w:p>
    <w:p w14:paraId="7830700A" w14:textId="77777777" w:rsidR="00474FD0" w:rsidRPr="00906A49" w:rsidRDefault="00474FD0" w:rsidP="00906A49">
      <w:pPr>
        <w:spacing w:after="0" w:line="240" w:lineRule="auto"/>
        <w:rPr>
          <w:rFonts w:ascii="Arial" w:hAnsi="Arial" w:cs="Arial"/>
          <w:b/>
          <w:bCs/>
          <w:sz w:val="24"/>
          <w:szCs w:val="24"/>
        </w:rPr>
      </w:pPr>
    </w:p>
    <w:p w14:paraId="454E0A26" w14:textId="77777777" w:rsidR="00474FD0" w:rsidRPr="00906A49" w:rsidRDefault="00474FD0" w:rsidP="00906A49">
      <w:pPr>
        <w:spacing w:after="0" w:line="240" w:lineRule="auto"/>
        <w:rPr>
          <w:rFonts w:ascii="Arial" w:hAnsi="Arial" w:cs="Arial"/>
          <w:b/>
          <w:bCs/>
          <w:sz w:val="24"/>
          <w:szCs w:val="24"/>
        </w:rPr>
      </w:pPr>
    </w:p>
    <w:p w14:paraId="2C4C05B9" w14:textId="77777777" w:rsidR="00474FD0" w:rsidRPr="00906A49" w:rsidRDefault="00474FD0" w:rsidP="00906A49">
      <w:pPr>
        <w:spacing w:after="0" w:line="240" w:lineRule="auto"/>
        <w:rPr>
          <w:rFonts w:ascii="Arial" w:hAnsi="Arial" w:cs="Arial"/>
          <w:b/>
          <w:bCs/>
          <w:sz w:val="24"/>
          <w:szCs w:val="24"/>
        </w:rPr>
      </w:pPr>
    </w:p>
    <w:p w14:paraId="1E0DD3EB" w14:textId="77777777" w:rsidR="00474FD0" w:rsidRPr="00906A49" w:rsidRDefault="00474FD0" w:rsidP="00906A49">
      <w:pPr>
        <w:spacing w:after="0" w:line="240" w:lineRule="auto"/>
        <w:rPr>
          <w:rFonts w:ascii="Arial" w:hAnsi="Arial" w:cs="Arial"/>
          <w:b/>
          <w:bCs/>
          <w:sz w:val="24"/>
          <w:szCs w:val="24"/>
        </w:rPr>
      </w:pPr>
    </w:p>
    <w:p w14:paraId="53B67AB5" w14:textId="77777777" w:rsidR="00474FD0" w:rsidRPr="00906A49" w:rsidRDefault="00474FD0" w:rsidP="00906A49">
      <w:pPr>
        <w:spacing w:after="0" w:line="240" w:lineRule="auto"/>
        <w:rPr>
          <w:rFonts w:ascii="Arial" w:hAnsi="Arial" w:cs="Arial"/>
          <w:b/>
          <w:bCs/>
          <w:sz w:val="24"/>
          <w:szCs w:val="24"/>
        </w:rPr>
      </w:pPr>
    </w:p>
    <w:p w14:paraId="63E4EAA0" w14:textId="77777777" w:rsidR="00474FD0" w:rsidRPr="00906A49" w:rsidRDefault="00474FD0" w:rsidP="00906A49">
      <w:pPr>
        <w:spacing w:after="0" w:line="240" w:lineRule="auto"/>
        <w:rPr>
          <w:rFonts w:ascii="Arial" w:hAnsi="Arial" w:cs="Arial"/>
          <w:b/>
          <w:bCs/>
          <w:sz w:val="24"/>
          <w:szCs w:val="24"/>
        </w:rPr>
      </w:pPr>
    </w:p>
    <w:p w14:paraId="76A11C89" w14:textId="77777777" w:rsidR="00474FD0" w:rsidRPr="00906A49" w:rsidRDefault="00474FD0" w:rsidP="00906A49">
      <w:pPr>
        <w:spacing w:after="0" w:line="240" w:lineRule="auto"/>
        <w:rPr>
          <w:rFonts w:ascii="Arial" w:hAnsi="Arial" w:cs="Arial"/>
          <w:b/>
          <w:bCs/>
          <w:sz w:val="24"/>
          <w:szCs w:val="24"/>
        </w:rPr>
      </w:pPr>
    </w:p>
    <w:p w14:paraId="67BB0A0D" w14:textId="77777777" w:rsidR="00474FD0" w:rsidRPr="00906A49" w:rsidRDefault="00474FD0" w:rsidP="00906A49">
      <w:pPr>
        <w:spacing w:after="0" w:line="240" w:lineRule="auto"/>
        <w:rPr>
          <w:rFonts w:ascii="Arial" w:hAnsi="Arial" w:cs="Arial"/>
          <w:b/>
          <w:bCs/>
          <w:sz w:val="24"/>
          <w:szCs w:val="24"/>
        </w:rPr>
      </w:pPr>
    </w:p>
    <w:p w14:paraId="22A51DDB" w14:textId="77777777" w:rsidR="00474FD0" w:rsidRPr="00906A49" w:rsidRDefault="00474FD0" w:rsidP="00906A49">
      <w:pPr>
        <w:spacing w:after="0" w:line="240" w:lineRule="auto"/>
        <w:rPr>
          <w:rFonts w:ascii="Arial" w:hAnsi="Arial" w:cs="Arial"/>
          <w:b/>
          <w:bCs/>
          <w:sz w:val="24"/>
          <w:szCs w:val="24"/>
        </w:rPr>
      </w:pPr>
    </w:p>
    <w:p w14:paraId="7925E3A7" w14:textId="77777777" w:rsidR="00474FD0" w:rsidRPr="00906A49" w:rsidRDefault="00474FD0" w:rsidP="00906A49">
      <w:pPr>
        <w:spacing w:after="0" w:line="240" w:lineRule="auto"/>
        <w:rPr>
          <w:rFonts w:ascii="Arial" w:hAnsi="Arial" w:cs="Arial"/>
          <w:b/>
          <w:bCs/>
          <w:sz w:val="24"/>
          <w:szCs w:val="24"/>
        </w:rPr>
      </w:pPr>
    </w:p>
    <w:p w14:paraId="129FF585" w14:textId="77777777" w:rsidR="00474FD0" w:rsidRPr="00906A49" w:rsidRDefault="00474FD0" w:rsidP="00906A49">
      <w:pPr>
        <w:spacing w:after="0" w:line="240" w:lineRule="auto"/>
        <w:rPr>
          <w:rFonts w:ascii="Arial" w:hAnsi="Arial" w:cs="Arial"/>
          <w:b/>
          <w:bCs/>
          <w:sz w:val="24"/>
          <w:szCs w:val="24"/>
        </w:rPr>
      </w:pPr>
    </w:p>
    <w:p w14:paraId="539D124D" w14:textId="77777777" w:rsidR="00474FD0" w:rsidRPr="00906A49" w:rsidRDefault="00474FD0" w:rsidP="00906A49">
      <w:pPr>
        <w:spacing w:after="0" w:line="240" w:lineRule="auto"/>
        <w:rPr>
          <w:rFonts w:ascii="Arial" w:hAnsi="Arial" w:cs="Arial"/>
          <w:b/>
          <w:bCs/>
          <w:sz w:val="24"/>
          <w:szCs w:val="24"/>
        </w:rPr>
      </w:pPr>
    </w:p>
    <w:p w14:paraId="1D3FEBC3" w14:textId="77777777" w:rsidR="00474FD0" w:rsidRPr="00906A49" w:rsidRDefault="00474FD0" w:rsidP="00906A49">
      <w:pPr>
        <w:spacing w:after="0" w:line="240" w:lineRule="auto"/>
        <w:rPr>
          <w:rFonts w:ascii="Arial" w:hAnsi="Arial" w:cs="Arial"/>
          <w:b/>
          <w:bCs/>
          <w:sz w:val="24"/>
          <w:szCs w:val="24"/>
        </w:rPr>
      </w:pPr>
    </w:p>
    <w:p w14:paraId="30B0C117" w14:textId="77777777" w:rsidR="00474FD0" w:rsidRPr="00906A49" w:rsidRDefault="00474FD0" w:rsidP="00906A49">
      <w:pPr>
        <w:spacing w:after="0" w:line="240" w:lineRule="auto"/>
        <w:rPr>
          <w:rFonts w:ascii="Arial" w:hAnsi="Arial" w:cs="Arial"/>
          <w:b/>
          <w:bCs/>
          <w:sz w:val="24"/>
          <w:szCs w:val="24"/>
        </w:rPr>
      </w:pPr>
    </w:p>
    <w:p w14:paraId="0EEF09FE" w14:textId="77777777" w:rsidR="00474FD0" w:rsidRPr="00906A49" w:rsidRDefault="00474FD0" w:rsidP="00906A49">
      <w:pPr>
        <w:spacing w:after="0" w:line="240" w:lineRule="auto"/>
        <w:rPr>
          <w:rFonts w:ascii="Arial" w:hAnsi="Arial" w:cs="Arial"/>
          <w:b/>
          <w:bCs/>
          <w:sz w:val="24"/>
          <w:szCs w:val="24"/>
        </w:rPr>
      </w:pPr>
    </w:p>
    <w:p w14:paraId="70AB963D" w14:textId="77777777" w:rsidR="00474FD0" w:rsidRPr="00906A49" w:rsidRDefault="00474FD0" w:rsidP="00906A49">
      <w:pPr>
        <w:spacing w:after="0" w:line="240" w:lineRule="auto"/>
        <w:rPr>
          <w:rFonts w:ascii="Arial" w:hAnsi="Arial" w:cs="Arial"/>
          <w:b/>
          <w:bCs/>
          <w:sz w:val="24"/>
          <w:szCs w:val="24"/>
        </w:rPr>
      </w:pPr>
    </w:p>
    <w:p w14:paraId="4648A5BF" w14:textId="77777777" w:rsidR="00474FD0" w:rsidRPr="00906A49" w:rsidRDefault="00474FD0" w:rsidP="00906A49">
      <w:pPr>
        <w:spacing w:after="0" w:line="240" w:lineRule="auto"/>
        <w:rPr>
          <w:rFonts w:ascii="Arial" w:hAnsi="Arial" w:cs="Arial"/>
          <w:b/>
          <w:bCs/>
          <w:sz w:val="24"/>
          <w:szCs w:val="24"/>
        </w:rPr>
      </w:pPr>
    </w:p>
    <w:p w14:paraId="0DA0B41E" w14:textId="77777777" w:rsidR="00474FD0" w:rsidRPr="00906A49" w:rsidRDefault="00474FD0" w:rsidP="00906A49">
      <w:pPr>
        <w:spacing w:after="0" w:line="240" w:lineRule="auto"/>
        <w:rPr>
          <w:rFonts w:ascii="Arial" w:hAnsi="Arial" w:cs="Arial"/>
          <w:b/>
          <w:bCs/>
          <w:sz w:val="24"/>
          <w:szCs w:val="24"/>
        </w:rPr>
      </w:pPr>
    </w:p>
    <w:p w14:paraId="24391722" w14:textId="77777777" w:rsidR="00474FD0" w:rsidRPr="00906A49" w:rsidRDefault="00474FD0" w:rsidP="00906A49">
      <w:pPr>
        <w:spacing w:after="0" w:line="240" w:lineRule="auto"/>
        <w:rPr>
          <w:rFonts w:ascii="Arial" w:hAnsi="Arial" w:cs="Arial"/>
          <w:b/>
          <w:bCs/>
          <w:sz w:val="24"/>
          <w:szCs w:val="24"/>
        </w:rPr>
      </w:pPr>
    </w:p>
    <w:p w14:paraId="55CF9676" w14:textId="77777777" w:rsidR="00474FD0" w:rsidRPr="00906A49" w:rsidRDefault="00474FD0" w:rsidP="00906A49">
      <w:pPr>
        <w:spacing w:after="0" w:line="240" w:lineRule="auto"/>
        <w:rPr>
          <w:rFonts w:ascii="Arial" w:hAnsi="Arial" w:cs="Arial"/>
          <w:b/>
          <w:bCs/>
          <w:sz w:val="24"/>
          <w:szCs w:val="24"/>
        </w:rPr>
      </w:pPr>
    </w:p>
    <w:p w14:paraId="0A27140C" w14:textId="77777777" w:rsidR="00474FD0" w:rsidRPr="00906A49" w:rsidRDefault="00474FD0" w:rsidP="00906A49">
      <w:pPr>
        <w:spacing w:after="0" w:line="240" w:lineRule="auto"/>
        <w:rPr>
          <w:rFonts w:ascii="Arial" w:hAnsi="Arial" w:cs="Arial"/>
          <w:b/>
          <w:bCs/>
          <w:sz w:val="24"/>
          <w:szCs w:val="24"/>
        </w:rPr>
      </w:pPr>
    </w:p>
    <w:p w14:paraId="57D156FA" w14:textId="77777777" w:rsidR="00474FD0" w:rsidRPr="00906A49" w:rsidRDefault="00474FD0" w:rsidP="00906A49">
      <w:pPr>
        <w:spacing w:after="0" w:line="240" w:lineRule="auto"/>
        <w:rPr>
          <w:rFonts w:ascii="Arial" w:hAnsi="Arial" w:cs="Arial"/>
          <w:b/>
          <w:bCs/>
          <w:sz w:val="24"/>
          <w:szCs w:val="24"/>
        </w:rPr>
      </w:pPr>
    </w:p>
    <w:p w14:paraId="21581657" w14:textId="77777777" w:rsidR="00474FD0" w:rsidRPr="00906A49" w:rsidRDefault="00474FD0" w:rsidP="00906A49">
      <w:pPr>
        <w:spacing w:after="0" w:line="240" w:lineRule="auto"/>
        <w:rPr>
          <w:rFonts w:ascii="Arial" w:hAnsi="Arial" w:cs="Arial"/>
          <w:b/>
          <w:bCs/>
          <w:sz w:val="24"/>
          <w:szCs w:val="24"/>
        </w:rPr>
      </w:pPr>
    </w:p>
    <w:p w14:paraId="68A2067C" w14:textId="77777777" w:rsidR="00474FD0" w:rsidRPr="00906A49" w:rsidRDefault="00474FD0" w:rsidP="00906A49">
      <w:pPr>
        <w:spacing w:after="0" w:line="240" w:lineRule="auto"/>
        <w:rPr>
          <w:rFonts w:ascii="Arial" w:hAnsi="Arial" w:cs="Arial"/>
          <w:b/>
          <w:bCs/>
          <w:sz w:val="24"/>
          <w:szCs w:val="24"/>
        </w:rPr>
      </w:pPr>
    </w:p>
    <w:p w14:paraId="62CE5CE4" w14:textId="77777777" w:rsidR="00474FD0" w:rsidRPr="00906A49" w:rsidRDefault="00474FD0" w:rsidP="00906A49">
      <w:pPr>
        <w:spacing w:after="0" w:line="240" w:lineRule="auto"/>
        <w:rPr>
          <w:rFonts w:ascii="Arial" w:hAnsi="Arial" w:cs="Arial"/>
          <w:b/>
          <w:bCs/>
          <w:sz w:val="24"/>
          <w:szCs w:val="24"/>
        </w:rPr>
      </w:pPr>
    </w:p>
    <w:p w14:paraId="080FDE6F" w14:textId="77777777" w:rsidR="00474FD0" w:rsidRPr="00906A49" w:rsidRDefault="00474FD0" w:rsidP="00906A49">
      <w:pPr>
        <w:spacing w:after="0" w:line="240" w:lineRule="auto"/>
        <w:rPr>
          <w:rFonts w:ascii="Arial" w:hAnsi="Arial" w:cs="Arial"/>
          <w:b/>
          <w:bCs/>
          <w:sz w:val="24"/>
          <w:szCs w:val="24"/>
        </w:rPr>
      </w:pPr>
    </w:p>
    <w:p w14:paraId="7DEC2C35" w14:textId="77777777" w:rsidR="00474FD0" w:rsidRPr="00906A49" w:rsidRDefault="00474FD0" w:rsidP="00906A49">
      <w:pPr>
        <w:spacing w:after="0" w:line="240" w:lineRule="auto"/>
        <w:rPr>
          <w:rFonts w:ascii="Arial" w:hAnsi="Arial" w:cs="Arial"/>
          <w:b/>
          <w:bCs/>
          <w:sz w:val="24"/>
          <w:szCs w:val="24"/>
        </w:rPr>
      </w:pPr>
    </w:p>
    <w:p w14:paraId="1DD4A2F5" w14:textId="67E56EA4" w:rsidR="00474FD0" w:rsidRPr="00906A49" w:rsidRDefault="00474FD0" w:rsidP="00906A49">
      <w:pPr>
        <w:spacing w:after="0" w:line="240" w:lineRule="auto"/>
        <w:rPr>
          <w:rFonts w:ascii="Arial" w:hAnsi="Arial" w:cs="Arial"/>
          <w:b/>
          <w:bCs/>
          <w:sz w:val="24"/>
          <w:szCs w:val="24"/>
        </w:rPr>
      </w:pPr>
    </w:p>
    <w:p w14:paraId="0E4CE5A1" w14:textId="78800AC9" w:rsidR="008144E1" w:rsidRPr="00906A49" w:rsidRDefault="008144E1" w:rsidP="00906A49">
      <w:pPr>
        <w:spacing w:after="0" w:line="240" w:lineRule="auto"/>
        <w:rPr>
          <w:rFonts w:ascii="Arial" w:hAnsi="Arial" w:cs="Arial"/>
          <w:b/>
          <w:bCs/>
          <w:sz w:val="24"/>
          <w:szCs w:val="24"/>
        </w:rPr>
      </w:pPr>
      <w:r w:rsidRPr="00906A49">
        <w:rPr>
          <w:rFonts w:ascii="Arial" w:hAnsi="Arial" w:cs="Arial"/>
          <w:b/>
          <w:bCs/>
          <w:sz w:val="24"/>
          <w:szCs w:val="24"/>
        </w:rPr>
        <w:lastRenderedPageBreak/>
        <w:t>TITLE</w:t>
      </w:r>
    </w:p>
    <w:p w14:paraId="5308A704" w14:textId="66EFCBBF" w:rsidR="00B602C6" w:rsidRPr="00906A49" w:rsidRDefault="00CB7235" w:rsidP="00906A49">
      <w:pPr>
        <w:spacing w:after="0" w:line="240" w:lineRule="auto"/>
        <w:rPr>
          <w:rFonts w:ascii="Arial" w:hAnsi="Arial" w:cs="Arial"/>
          <w:sz w:val="24"/>
          <w:szCs w:val="24"/>
        </w:rPr>
      </w:pPr>
      <w:r w:rsidRPr="00906A49">
        <w:rPr>
          <w:rFonts w:ascii="Arial" w:hAnsi="Arial" w:cs="Arial"/>
          <w:sz w:val="24"/>
          <w:szCs w:val="24"/>
        </w:rPr>
        <w:t xml:space="preserve">Data sharing </w:t>
      </w:r>
      <w:r w:rsidR="008A0975" w:rsidRPr="00906A49">
        <w:rPr>
          <w:rFonts w:ascii="Arial" w:hAnsi="Arial" w:cs="Arial"/>
          <w:sz w:val="24"/>
          <w:szCs w:val="24"/>
        </w:rPr>
        <w:t>policies</w:t>
      </w:r>
      <w:r w:rsidR="005976CF" w:rsidRPr="00906A49">
        <w:rPr>
          <w:rFonts w:ascii="Arial" w:hAnsi="Arial" w:cs="Arial"/>
          <w:sz w:val="24"/>
          <w:szCs w:val="24"/>
        </w:rPr>
        <w:t xml:space="preserve"> </w:t>
      </w:r>
    </w:p>
    <w:p w14:paraId="289F6B0A" w14:textId="77777777" w:rsidR="004A4125" w:rsidRPr="00906A49" w:rsidRDefault="004A4125" w:rsidP="00906A49">
      <w:pPr>
        <w:spacing w:after="0" w:line="240" w:lineRule="auto"/>
        <w:rPr>
          <w:rFonts w:ascii="Arial" w:hAnsi="Arial" w:cs="Arial"/>
          <w:sz w:val="24"/>
          <w:szCs w:val="24"/>
        </w:rPr>
      </w:pPr>
    </w:p>
    <w:p w14:paraId="290802D3" w14:textId="77777777" w:rsidR="004A4125" w:rsidRPr="00906A49" w:rsidRDefault="004A4125" w:rsidP="00906A49">
      <w:pPr>
        <w:spacing w:after="0" w:line="240" w:lineRule="auto"/>
        <w:rPr>
          <w:rFonts w:ascii="Arial" w:hAnsi="Arial" w:cs="Arial"/>
          <w:sz w:val="24"/>
          <w:szCs w:val="24"/>
        </w:rPr>
      </w:pPr>
      <w:r w:rsidRPr="00906A49">
        <w:rPr>
          <w:rFonts w:ascii="Arial" w:hAnsi="Arial" w:cs="Arial"/>
          <w:b/>
          <w:bCs/>
          <w:sz w:val="24"/>
          <w:szCs w:val="24"/>
        </w:rPr>
        <w:t>INTRODUCTION</w:t>
      </w:r>
    </w:p>
    <w:p w14:paraId="33612CF3" w14:textId="79FDCF50" w:rsidR="004A4125" w:rsidRPr="00906A49" w:rsidRDefault="00F156EF" w:rsidP="00906A49">
      <w:pPr>
        <w:spacing w:after="0" w:line="240" w:lineRule="auto"/>
        <w:rPr>
          <w:rFonts w:ascii="Arial" w:hAnsi="Arial" w:cs="Arial"/>
          <w:b/>
          <w:bCs/>
          <w:sz w:val="24"/>
          <w:szCs w:val="24"/>
        </w:rPr>
      </w:pPr>
      <w:r>
        <w:rPr>
          <w:rFonts w:ascii="Arial" w:hAnsi="Arial" w:cs="Arial"/>
          <w:b/>
          <w:bCs/>
          <w:sz w:val="24"/>
          <w:szCs w:val="24"/>
        </w:rPr>
        <w:t>Background</w:t>
      </w:r>
    </w:p>
    <w:p w14:paraId="3D7BBF29" w14:textId="30515066" w:rsidR="007E2A18" w:rsidRDefault="00344D0C" w:rsidP="00A66338">
      <w:pPr>
        <w:spacing w:after="0" w:line="240" w:lineRule="auto"/>
        <w:rPr>
          <w:rFonts w:ascii="Arial" w:hAnsi="Arial" w:cs="Arial"/>
          <w:sz w:val="24"/>
          <w:szCs w:val="24"/>
        </w:rPr>
      </w:pPr>
      <w:bookmarkStart w:id="0" w:name="_Hlk81253482"/>
      <w:r>
        <w:rPr>
          <w:rFonts w:ascii="Arial" w:hAnsi="Arial" w:cs="Arial"/>
          <w:sz w:val="24"/>
          <w:szCs w:val="24"/>
        </w:rPr>
        <w:t xml:space="preserve">The </w:t>
      </w:r>
      <w:r w:rsidR="00A66338">
        <w:rPr>
          <w:rFonts w:ascii="Arial" w:hAnsi="Arial" w:cs="Arial"/>
          <w:sz w:val="24"/>
          <w:szCs w:val="24"/>
        </w:rPr>
        <w:t xml:space="preserve">in-principle support for </w:t>
      </w:r>
      <w:r>
        <w:rPr>
          <w:rFonts w:ascii="Arial" w:hAnsi="Arial" w:cs="Arial"/>
          <w:sz w:val="24"/>
          <w:szCs w:val="24"/>
        </w:rPr>
        <w:t>d</w:t>
      </w:r>
      <w:r w:rsidR="00A66338">
        <w:rPr>
          <w:rFonts w:ascii="Arial" w:hAnsi="Arial" w:cs="Arial"/>
          <w:sz w:val="24"/>
          <w:szCs w:val="24"/>
        </w:rPr>
        <w:t>ata sharing</w:t>
      </w:r>
      <w:r>
        <w:rPr>
          <w:rFonts w:ascii="Arial" w:hAnsi="Arial" w:cs="Arial"/>
          <w:sz w:val="24"/>
          <w:szCs w:val="24"/>
        </w:rPr>
        <w:t xml:space="preserve"> is strong</w:t>
      </w:r>
      <w:r w:rsidR="00A66338">
        <w:rPr>
          <w:rFonts w:ascii="Arial" w:hAnsi="Arial" w:cs="Arial"/>
          <w:sz w:val="24"/>
          <w:szCs w:val="24"/>
        </w:rPr>
        <w:t xml:space="preserve">. </w:t>
      </w:r>
      <w:r w:rsidR="001C17B9">
        <w:rPr>
          <w:rFonts w:ascii="Arial" w:hAnsi="Arial" w:cs="Arial"/>
          <w:sz w:val="24"/>
          <w:szCs w:val="24"/>
        </w:rPr>
        <w:t xml:space="preserve">Research participants, biomedical researchers, healthcare consumers and health professionals </w:t>
      </w:r>
      <w:r w:rsidR="00A66338" w:rsidRPr="00906A49">
        <w:rPr>
          <w:rFonts w:ascii="Arial" w:hAnsi="Arial" w:cs="Arial"/>
          <w:sz w:val="24"/>
          <w:szCs w:val="24"/>
        </w:rPr>
        <w:t>are generally supportive of sharing of health research</w:t>
      </w:r>
      <w:r w:rsidR="003E34D3">
        <w:rPr>
          <w:rFonts w:ascii="Arial" w:hAnsi="Arial" w:cs="Arial"/>
          <w:sz w:val="24"/>
          <w:szCs w:val="24"/>
        </w:rPr>
        <w:t xml:space="preserve">, </w:t>
      </w:r>
      <w:r w:rsidR="00A66338" w:rsidRPr="00906A49">
        <w:rPr>
          <w:rFonts w:ascii="Arial" w:hAnsi="Arial" w:cs="Arial"/>
          <w:sz w:val="24"/>
          <w:szCs w:val="24"/>
        </w:rPr>
        <w:t xml:space="preserve">clinical trial </w:t>
      </w:r>
      <w:r w:rsidR="003E34D3">
        <w:rPr>
          <w:rFonts w:ascii="Arial" w:hAnsi="Arial" w:cs="Arial"/>
          <w:sz w:val="24"/>
          <w:szCs w:val="24"/>
        </w:rPr>
        <w:t xml:space="preserve">and </w:t>
      </w:r>
      <w:r w:rsidR="001C17B9" w:rsidRPr="00906A49">
        <w:rPr>
          <w:rFonts w:ascii="Arial" w:hAnsi="Arial" w:cs="Arial"/>
          <w:sz w:val="24"/>
          <w:szCs w:val="24"/>
        </w:rPr>
        <w:t>health administrative</w:t>
      </w:r>
      <w:r w:rsidR="003E34D3">
        <w:rPr>
          <w:rFonts w:ascii="Arial" w:hAnsi="Arial" w:cs="Arial"/>
          <w:sz w:val="24"/>
          <w:szCs w:val="24"/>
        </w:rPr>
        <w:t>,</w:t>
      </w:r>
      <w:r w:rsidR="00A66338" w:rsidRPr="00906A49">
        <w:rPr>
          <w:rFonts w:ascii="Arial" w:hAnsi="Arial" w:cs="Arial"/>
          <w:sz w:val="24"/>
          <w:szCs w:val="24"/>
        </w:rPr>
        <w:t xml:space="preserve"> particularly if de-identified or anonymised.</w:t>
      </w:r>
      <w:r w:rsidR="00A66338" w:rsidRPr="00906A49">
        <w:rPr>
          <w:rFonts w:ascii="Arial" w:hAnsi="Arial" w:cs="Arial"/>
          <w:sz w:val="24"/>
          <w:szCs w:val="24"/>
        </w:rPr>
        <w:fldChar w:fldCharType="begin">
          <w:fldData xml:space="preserve">PEVuZE5vdGU+PENpdGU+PEF1dGhvcj5IdXRjaGluZ3M8L0F1dGhvcj48WWVhcj4yMDIxPC9ZZWFy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IdXRjaGluZ3M8L0F1dGhvcj48WWVhcj4yMDIxPC9ZZWFy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A66338" w:rsidRPr="00906A49">
        <w:rPr>
          <w:rFonts w:ascii="Arial" w:hAnsi="Arial" w:cs="Arial"/>
          <w:sz w:val="24"/>
          <w:szCs w:val="24"/>
        </w:rPr>
      </w:r>
      <w:r w:rsidR="00A66338" w:rsidRPr="00906A49">
        <w:rPr>
          <w:rFonts w:ascii="Arial" w:hAnsi="Arial" w:cs="Arial"/>
          <w:sz w:val="24"/>
          <w:szCs w:val="24"/>
        </w:rPr>
        <w:fldChar w:fldCharType="separate"/>
      </w:r>
      <w:r w:rsidR="00AD1D0B">
        <w:rPr>
          <w:rFonts w:ascii="Arial" w:hAnsi="Arial" w:cs="Arial"/>
          <w:noProof/>
          <w:sz w:val="24"/>
          <w:szCs w:val="24"/>
        </w:rPr>
        <w:t>(1-8)</w:t>
      </w:r>
      <w:r w:rsidR="00A66338" w:rsidRPr="00906A49">
        <w:rPr>
          <w:rFonts w:ascii="Arial" w:hAnsi="Arial" w:cs="Arial"/>
          <w:sz w:val="24"/>
          <w:szCs w:val="24"/>
        </w:rPr>
        <w:fldChar w:fldCharType="end"/>
      </w:r>
      <w:r w:rsidR="00A66338">
        <w:rPr>
          <w:rFonts w:ascii="Arial" w:hAnsi="Arial" w:cs="Arial"/>
          <w:sz w:val="24"/>
          <w:szCs w:val="24"/>
        </w:rPr>
        <w:t xml:space="preserve"> The scientific community has gradually shifted from a cultural perception of data ownership to data custodianship and stewardship, and technological developments and statistical advances have greatly strengthened data sharing possibilities.</w:t>
      </w:r>
      <w:r w:rsidR="00A66338">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A66338">
        <w:rPr>
          <w:rFonts w:ascii="Arial" w:hAnsi="Arial" w:cs="Arial"/>
          <w:sz w:val="24"/>
          <w:szCs w:val="24"/>
        </w:rPr>
      </w:r>
      <w:r w:rsidR="00A66338">
        <w:rPr>
          <w:rFonts w:ascii="Arial" w:hAnsi="Arial" w:cs="Arial"/>
          <w:sz w:val="24"/>
          <w:szCs w:val="24"/>
        </w:rPr>
        <w:fldChar w:fldCharType="separate"/>
      </w:r>
      <w:r w:rsidR="00AD1D0B">
        <w:rPr>
          <w:rFonts w:ascii="Arial" w:hAnsi="Arial" w:cs="Arial"/>
          <w:noProof/>
          <w:sz w:val="24"/>
          <w:szCs w:val="24"/>
        </w:rPr>
        <w:t>(9)</w:t>
      </w:r>
      <w:r w:rsidR="00A66338">
        <w:rPr>
          <w:rFonts w:ascii="Arial" w:hAnsi="Arial" w:cs="Arial"/>
          <w:sz w:val="24"/>
          <w:szCs w:val="24"/>
        </w:rPr>
        <w:fldChar w:fldCharType="end"/>
      </w:r>
      <w:r w:rsidR="00A66338">
        <w:rPr>
          <w:rFonts w:ascii="Arial" w:hAnsi="Arial" w:cs="Arial"/>
          <w:sz w:val="24"/>
          <w:szCs w:val="24"/>
        </w:rPr>
        <w:t xml:space="preserve"> </w:t>
      </w:r>
      <w:r w:rsidR="00A66338">
        <w:rPr>
          <w:rFonts w:ascii="Arial" w:hAnsi="Arial" w:cs="Arial"/>
          <w:sz w:val="24"/>
          <w:szCs w:val="24"/>
        </w:rPr>
        <w:br/>
      </w:r>
      <w:r w:rsidR="008052CC">
        <w:rPr>
          <w:rFonts w:ascii="Arial" w:hAnsi="Arial" w:cs="Arial"/>
          <w:sz w:val="24"/>
          <w:szCs w:val="24"/>
        </w:rPr>
        <w:br/>
      </w:r>
      <w:r>
        <w:rPr>
          <w:rFonts w:ascii="Arial" w:hAnsi="Arial" w:cs="Arial"/>
          <w:sz w:val="24"/>
          <w:szCs w:val="24"/>
        </w:rPr>
        <w:t xml:space="preserve">However, </w:t>
      </w:r>
      <w:r w:rsidR="00C2056A">
        <w:rPr>
          <w:rFonts w:ascii="Arial" w:hAnsi="Arial" w:cs="Arial"/>
          <w:sz w:val="24"/>
          <w:szCs w:val="24"/>
        </w:rPr>
        <w:t xml:space="preserve">despite scientific and ethical imperatives, </w:t>
      </w:r>
      <w:r>
        <w:rPr>
          <w:rFonts w:ascii="Arial" w:hAnsi="Arial" w:cs="Arial"/>
          <w:sz w:val="24"/>
          <w:szCs w:val="24"/>
        </w:rPr>
        <w:t>the</w:t>
      </w:r>
      <w:r w:rsidR="008052CC">
        <w:rPr>
          <w:rFonts w:ascii="Arial" w:hAnsi="Arial" w:cs="Arial"/>
          <w:sz w:val="24"/>
          <w:szCs w:val="24"/>
        </w:rPr>
        <w:t xml:space="preserve"> </w:t>
      </w:r>
      <w:r>
        <w:rPr>
          <w:rFonts w:ascii="Arial" w:hAnsi="Arial" w:cs="Arial"/>
          <w:sz w:val="24"/>
          <w:szCs w:val="24"/>
        </w:rPr>
        <w:t>in-</w:t>
      </w:r>
      <w:r w:rsidR="008052CC">
        <w:rPr>
          <w:rFonts w:ascii="Arial" w:hAnsi="Arial" w:cs="Arial"/>
          <w:sz w:val="24"/>
          <w:szCs w:val="24"/>
        </w:rPr>
        <w:t xml:space="preserve">practice </w:t>
      </w:r>
      <w:r w:rsidR="00B74CF0">
        <w:rPr>
          <w:rFonts w:ascii="Arial" w:hAnsi="Arial" w:cs="Arial"/>
          <w:sz w:val="24"/>
          <w:szCs w:val="24"/>
        </w:rPr>
        <w:t>commitment</w:t>
      </w:r>
      <w:r>
        <w:rPr>
          <w:rFonts w:ascii="Arial" w:hAnsi="Arial" w:cs="Arial"/>
          <w:sz w:val="24"/>
          <w:szCs w:val="24"/>
        </w:rPr>
        <w:t xml:space="preserve"> to shar</w:t>
      </w:r>
      <w:r w:rsidR="00B74CF0">
        <w:rPr>
          <w:rFonts w:ascii="Arial" w:hAnsi="Arial" w:cs="Arial"/>
          <w:sz w:val="24"/>
          <w:szCs w:val="24"/>
        </w:rPr>
        <w:t>ing</w:t>
      </w:r>
      <w:r>
        <w:rPr>
          <w:rFonts w:ascii="Arial" w:hAnsi="Arial" w:cs="Arial"/>
          <w:sz w:val="24"/>
          <w:szCs w:val="24"/>
        </w:rPr>
        <w:t xml:space="preserve"> data is low</w:t>
      </w:r>
      <w:r w:rsidRPr="00906A49">
        <w:rPr>
          <w:rFonts w:ascii="Arial" w:hAnsi="Arial" w:cs="Arial"/>
          <w:sz w:val="24"/>
          <w:szCs w:val="24"/>
        </w:rPr>
        <w:t>.</w:t>
      </w:r>
      <w:r w:rsidRPr="00906A49">
        <w:rPr>
          <w:rFonts w:ascii="Arial" w:hAnsi="Arial" w:cs="Arial"/>
          <w:sz w:val="24"/>
          <w:szCs w:val="24"/>
        </w:rPr>
        <w:fldChar w:fldCharType="begin">
          <w:fldData xml:space="preserve">PEVuZE5vdGU+PENpdGU+PEF1dGhvcj5SYW1hZ29wYWxhbjwvQXV0aG9yPjxZZWFyPjIwMTc8L1ll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SYW1hZ29wYWxhbjwvQXV0aG9yPjxZZWFyPjIwMTc8L1ll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Pr="00906A49">
        <w:rPr>
          <w:rFonts w:ascii="Arial" w:hAnsi="Arial" w:cs="Arial"/>
          <w:sz w:val="24"/>
          <w:szCs w:val="24"/>
        </w:rPr>
      </w:r>
      <w:r w:rsidRPr="00906A49">
        <w:rPr>
          <w:rFonts w:ascii="Arial" w:hAnsi="Arial" w:cs="Arial"/>
          <w:sz w:val="24"/>
          <w:szCs w:val="24"/>
        </w:rPr>
        <w:fldChar w:fldCharType="separate"/>
      </w:r>
      <w:r w:rsidR="00AD1D0B">
        <w:rPr>
          <w:rFonts w:ascii="Arial" w:hAnsi="Arial" w:cs="Arial"/>
          <w:noProof/>
          <w:sz w:val="24"/>
          <w:szCs w:val="24"/>
        </w:rPr>
        <w:t>(10, 11)</w:t>
      </w:r>
      <w:r w:rsidRPr="00906A49">
        <w:rPr>
          <w:rFonts w:ascii="Arial" w:hAnsi="Arial" w:cs="Arial"/>
          <w:sz w:val="24"/>
          <w:szCs w:val="24"/>
        </w:rPr>
        <w:fldChar w:fldCharType="end"/>
      </w:r>
      <w:r w:rsidR="00B74CF0">
        <w:rPr>
          <w:rFonts w:ascii="Arial" w:hAnsi="Arial" w:cs="Arial"/>
          <w:sz w:val="24"/>
          <w:szCs w:val="24"/>
        </w:rPr>
        <w:t xml:space="preserve"> The practice of data sharing is dictated by data sharing policies. Over the past few decades, a large number of data sharing policies have been </w:t>
      </w:r>
      <w:r w:rsidR="0097572B">
        <w:rPr>
          <w:rFonts w:ascii="Arial" w:hAnsi="Arial" w:cs="Arial"/>
          <w:sz w:val="24"/>
          <w:szCs w:val="24"/>
        </w:rPr>
        <w:t>developed</w:t>
      </w:r>
      <w:r w:rsidR="00405A1C">
        <w:rPr>
          <w:rFonts w:ascii="Arial" w:hAnsi="Arial" w:cs="Arial"/>
          <w:sz w:val="24"/>
          <w:szCs w:val="24"/>
        </w:rPr>
        <w:t xml:space="preserve"> by a wide range of stakeholders.</w:t>
      </w:r>
      <w:r w:rsidR="002C5E96" w:rsidRPr="002C5E96">
        <w:rPr>
          <w:rFonts w:ascii="Arial" w:hAnsi="Arial" w:cs="Arial"/>
          <w:sz w:val="24"/>
          <w:szCs w:val="24"/>
        </w:rPr>
        <w:t xml:space="preserve"> </w:t>
      </w:r>
      <w:r w:rsidR="002C5E96">
        <w:rPr>
          <w:rFonts w:ascii="Arial" w:hAnsi="Arial" w:cs="Arial"/>
          <w:sz w:val="24"/>
          <w:szCs w:val="24"/>
        </w:rPr>
        <w:t xml:space="preserve">These data sharing policies </w:t>
      </w:r>
      <w:r w:rsidR="0097572B">
        <w:rPr>
          <w:rFonts w:ascii="Arial" w:hAnsi="Arial" w:cs="Arial"/>
          <w:sz w:val="24"/>
          <w:szCs w:val="24"/>
        </w:rPr>
        <w:t>are defined by a variety of principles and describe a variety of approaches to addressing issues</w:t>
      </w:r>
      <w:r w:rsidR="002C5E96">
        <w:rPr>
          <w:rFonts w:ascii="Arial" w:hAnsi="Arial" w:cs="Arial"/>
          <w:sz w:val="24"/>
          <w:szCs w:val="24"/>
        </w:rPr>
        <w:t>.</w:t>
      </w:r>
      <w:r w:rsidR="002C5E96">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2C5E96">
        <w:rPr>
          <w:rFonts w:ascii="Arial" w:hAnsi="Arial" w:cs="Arial"/>
          <w:sz w:val="24"/>
          <w:szCs w:val="24"/>
        </w:rPr>
      </w:r>
      <w:r w:rsidR="002C5E96">
        <w:rPr>
          <w:rFonts w:ascii="Arial" w:hAnsi="Arial" w:cs="Arial"/>
          <w:sz w:val="24"/>
          <w:szCs w:val="24"/>
        </w:rPr>
        <w:fldChar w:fldCharType="separate"/>
      </w:r>
      <w:r w:rsidR="00AD1D0B">
        <w:rPr>
          <w:rFonts w:ascii="Arial" w:hAnsi="Arial" w:cs="Arial"/>
          <w:noProof/>
          <w:sz w:val="24"/>
          <w:szCs w:val="24"/>
        </w:rPr>
        <w:t>(12)</w:t>
      </w:r>
      <w:r w:rsidR="002C5E96">
        <w:rPr>
          <w:rFonts w:ascii="Arial" w:hAnsi="Arial" w:cs="Arial"/>
          <w:sz w:val="24"/>
          <w:szCs w:val="24"/>
        </w:rPr>
        <w:fldChar w:fldCharType="end"/>
      </w:r>
      <w:r w:rsidR="002C5E96">
        <w:rPr>
          <w:rFonts w:ascii="Arial" w:hAnsi="Arial" w:cs="Arial"/>
          <w:sz w:val="24"/>
          <w:szCs w:val="24"/>
        </w:rPr>
        <w:t xml:space="preserve"> </w:t>
      </w:r>
      <w:r w:rsidR="007E2A18">
        <w:rPr>
          <w:rFonts w:ascii="Arial" w:hAnsi="Arial" w:cs="Arial"/>
          <w:sz w:val="24"/>
          <w:szCs w:val="24"/>
        </w:rPr>
        <w:t xml:space="preserve">However, </w:t>
      </w:r>
      <w:r w:rsidR="0097572B">
        <w:rPr>
          <w:rFonts w:ascii="Arial" w:hAnsi="Arial" w:cs="Arial"/>
          <w:sz w:val="24"/>
          <w:szCs w:val="24"/>
        </w:rPr>
        <w:t>they</w:t>
      </w:r>
      <w:r w:rsidR="007E2A18">
        <w:rPr>
          <w:rFonts w:ascii="Arial" w:hAnsi="Arial" w:cs="Arial"/>
          <w:sz w:val="24"/>
          <w:szCs w:val="24"/>
        </w:rPr>
        <w:t xml:space="preserve"> have </w:t>
      </w:r>
      <w:r w:rsidR="0097572B">
        <w:rPr>
          <w:rFonts w:ascii="Arial" w:hAnsi="Arial" w:cs="Arial"/>
          <w:sz w:val="24"/>
          <w:szCs w:val="24"/>
        </w:rPr>
        <w:t xml:space="preserve">been </w:t>
      </w:r>
      <w:r w:rsidR="0070033D">
        <w:rPr>
          <w:rFonts w:ascii="Arial" w:hAnsi="Arial" w:cs="Arial"/>
          <w:sz w:val="24"/>
          <w:szCs w:val="24"/>
        </w:rPr>
        <w:t>generally</w:t>
      </w:r>
      <w:r w:rsidR="0097572B">
        <w:rPr>
          <w:rFonts w:ascii="Arial" w:hAnsi="Arial" w:cs="Arial"/>
          <w:sz w:val="24"/>
          <w:szCs w:val="24"/>
        </w:rPr>
        <w:t xml:space="preserve"> unsuccessful in</w:t>
      </w:r>
      <w:r w:rsidR="007E2A18">
        <w:rPr>
          <w:rFonts w:ascii="Arial" w:hAnsi="Arial" w:cs="Arial"/>
          <w:sz w:val="24"/>
          <w:szCs w:val="24"/>
        </w:rPr>
        <w:t xml:space="preserve"> </w:t>
      </w:r>
      <w:r w:rsidR="003E34D3">
        <w:rPr>
          <w:rFonts w:ascii="Arial" w:hAnsi="Arial" w:cs="Arial"/>
          <w:sz w:val="24"/>
          <w:szCs w:val="24"/>
        </w:rPr>
        <w:t>clos</w:t>
      </w:r>
      <w:r w:rsidR="0097572B">
        <w:rPr>
          <w:rFonts w:ascii="Arial" w:hAnsi="Arial" w:cs="Arial"/>
          <w:sz w:val="24"/>
          <w:szCs w:val="24"/>
        </w:rPr>
        <w:t>ing</w:t>
      </w:r>
      <w:r w:rsidR="00A66338">
        <w:rPr>
          <w:rFonts w:ascii="Arial" w:hAnsi="Arial" w:cs="Arial"/>
          <w:sz w:val="24"/>
          <w:szCs w:val="24"/>
        </w:rPr>
        <w:t xml:space="preserve"> the gap between the high level of in-principle support for data sharing and low level of in-practice willingness to actual do so</w:t>
      </w:r>
      <w:r w:rsidR="0097572B">
        <w:rPr>
          <w:rFonts w:ascii="Arial" w:hAnsi="Arial" w:cs="Arial"/>
          <w:sz w:val="24"/>
          <w:szCs w:val="24"/>
        </w:rPr>
        <w:t>.</w:t>
      </w:r>
      <w:r w:rsidR="00A66338">
        <w:rPr>
          <w:rFonts w:ascii="Arial" w:hAnsi="Arial" w:cs="Arial"/>
          <w:sz w:val="24"/>
          <w:szCs w:val="24"/>
        </w:rPr>
        <w:fldChar w:fldCharType="begin">
          <w:fldData xml:space="preserve">PEVuZE5vdGU+PENpdGU+PEF1dGhvcj5UYW48L0F1dGhvcj48WWVhcj4yMDIxPC9ZZWFyPjxSZWNO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UYW48L0F1dGhvcj48WWVhcj4yMDIxPC9ZZWFyPjxSZWNO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A66338">
        <w:rPr>
          <w:rFonts w:ascii="Arial" w:hAnsi="Arial" w:cs="Arial"/>
          <w:sz w:val="24"/>
          <w:szCs w:val="24"/>
        </w:rPr>
      </w:r>
      <w:r w:rsidR="00A66338">
        <w:rPr>
          <w:rFonts w:ascii="Arial" w:hAnsi="Arial" w:cs="Arial"/>
          <w:sz w:val="24"/>
          <w:szCs w:val="24"/>
        </w:rPr>
        <w:fldChar w:fldCharType="separate"/>
      </w:r>
      <w:r w:rsidR="00AD1D0B">
        <w:rPr>
          <w:rFonts w:ascii="Arial" w:hAnsi="Arial" w:cs="Arial"/>
          <w:noProof/>
          <w:sz w:val="24"/>
          <w:szCs w:val="24"/>
        </w:rPr>
        <w:t>(13, 14)</w:t>
      </w:r>
      <w:r w:rsidR="00A66338">
        <w:rPr>
          <w:rFonts w:ascii="Arial" w:hAnsi="Arial" w:cs="Arial"/>
          <w:sz w:val="24"/>
          <w:szCs w:val="24"/>
        </w:rPr>
        <w:fldChar w:fldCharType="end"/>
      </w:r>
    </w:p>
    <w:p w14:paraId="249C2590" w14:textId="77777777" w:rsidR="006D26DC" w:rsidRDefault="006D26DC" w:rsidP="00906A49">
      <w:pPr>
        <w:spacing w:after="0" w:line="240" w:lineRule="auto"/>
        <w:rPr>
          <w:rFonts w:ascii="Arial" w:hAnsi="Arial" w:cs="Arial"/>
          <w:sz w:val="24"/>
          <w:szCs w:val="24"/>
        </w:rPr>
      </w:pPr>
    </w:p>
    <w:p w14:paraId="4D71664E" w14:textId="7667B392" w:rsidR="00E72EA1" w:rsidRDefault="002C1AC8" w:rsidP="00E72EA1">
      <w:pPr>
        <w:spacing w:after="0" w:line="240" w:lineRule="auto"/>
        <w:rPr>
          <w:rFonts w:ascii="Arial" w:hAnsi="Arial" w:cs="Arial"/>
          <w:sz w:val="24"/>
          <w:szCs w:val="24"/>
        </w:rPr>
      </w:pPr>
      <w:bookmarkStart w:id="1" w:name="_Hlk86225827"/>
      <w:r>
        <w:rPr>
          <w:rFonts w:ascii="Arial" w:hAnsi="Arial" w:cs="Arial"/>
          <w:sz w:val="24"/>
          <w:szCs w:val="24"/>
        </w:rPr>
        <w:t xml:space="preserve">There have been a few studies of data sharing policies. </w:t>
      </w:r>
      <w:proofErr w:type="spellStart"/>
      <w:r w:rsidR="004D1BDD">
        <w:rPr>
          <w:rFonts w:ascii="Arial" w:hAnsi="Arial" w:cs="Arial"/>
          <w:sz w:val="24"/>
          <w:szCs w:val="24"/>
        </w:rPr>
        <w:t>Blasimme</w:t>
      </w:r>
      <w:proofErr w:type="spellEnd"/>
      <w:r w:rsidR="004D1BDD">
        <w:rPr>
          <w:rFonts w:ascii="Arial" w:hAnsi="Arial" w:cs="Arial"/>
          <w:sz w:val="24"/>
          <w:szCs w:val="24"/>
        </w:rPr>
        <w:t xml:space="preserve"> et al (2018) conducted a</w:t>
      </w:r>
      <w:r w:rsidR="00D77ED1">
        <w:rPr>
          <w:rFonts w:ascii="Arial" w:hAnsi="Arial" w:cs="Arial"/>
          <w:sz w:val="24"/>
          <w:szCs w:val="24"/>
        </w:rPr>
        <w:t xml:space="preserve"> </w:t>
      </w:r>
      <w:r w:rsidR="00173D32">
        <w:rPr>
          <w:rFonts w:ascii="Arial" w:hAnsi="Arial" w:cs="Arial"/>
          <w:sz w:val="24"/>
          <w:szCs w:val="24"/>
        </w:rPr>
        <w:t xml:space="preserve">network and qualitative content analysis </w:t>
      </w:r>
      <w:r w:rsidR="00FE0C62">
        <w:rPr>
          <w:rFonts w:ascii="Arial" w:hAnsi="Arial" w:cs="Arial"/>
          <w:sz w:val="24"/>
          <w:szCs w:val="24"/>
        </w:rPr>
        <w:t>of 230 data sharing polic</w:t>
      </w:r>
      <w:r w:rsidR="00F01570">
        <w:rPr>
          <w:rFonts w:ascii="Arial" w:hAnsi="Arial" w:cs="Arial"/>
          <w:sz w:val="24"/>
          <w:szCs w:val="24"/>
        </w:rPr>
        <w:t>y documents</w:t>
      </w:r>
      <w:r w:rsidR="00FE0C62">
        <w:rPr>
          <w:rFonts w:ascii="Arial" w:hAnsi="Arial" w:cs="Arial"/>
          <w:sz w:val="24"/>
          <w:szCs w:val="24"/>
        </w:rPr>
        <w:t xml:space="preserve"> </w:t>
      </w:r>
      <w:r w:rsidR="00173D32">
        <w:rPr>
          <w:rFonts w:ascii="Arial" w:hAnsi="Arial" w:cs="Arial"/>
          <w:sz w:val="24"/>
          <w:szCs w:val="24"/>
        </w:rPr>
        <w:t>by</w:t>
      </w:r>
      <w:r w:rsidR="00F01570">
        <w:rPr>
          <w:rFonts w:ascii="Arial" w:hAnsi="Arial" w:cs="Arial"/>
          <w:sz w:val="24"/>
          <w:szCs w:val="24"/>
        </w:rPr>
        <w:t xml:space="preserve"> 97 organisations </w:t>
      </w:r>
      <w:r w:rsidR="00D855F6">
        <w:rPr>
          <w:rFonts w:ascii="Arial" w:hAnsi="Arial" w:cs="Arial"/>
          <w:sz w:val="24"/>
          <w:szCs w:val="24"/>
        </w:rPr>
        <w:t>over two decades</w:t>
      </w:r>
      <w:bookmarkEnd w:id="1"/>
      <w:r w:rsidR="005076A4">
        <w:rPr>
          <w:rFonts w:ascii="Arial" w:hAnsi="Arial" w:cs="Arial"/>
          <w:sz w:val="24"/>
          <w:szCs w:val="24"/>
        </w:rPr>
        <w:t xml:space="preserve"> and found the data sharing policy landscape to be fragmented and stakeholder interests and expectations to be divergent.</w:t>
      </w:r>
      <w:r w:rsidR="004D1BDD">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4D1BDD">
        <w:rPr>
          <w:rFonts w:ascii="Arial" w:hAnsi="Arial" w:cs="Arial"/>
          <w:sz w:val="24"/>
          <w:szCs w:val="24"/>
        </w:rPr>
      </w:r>
      <w:r w:rsidR="004D1BDD">
        <w:rPr>
          <w:rFonts w:ascii="Arial" w:hAnsi="Arial" w:cs="Arial"/>
          <w:sz w:val="24"/>
          <w:szCs w:val="24"/>
        </w:rPr>
        <w:fldChar w:fldCharType="separate"/>
      </w:r>
      <w:r w:rsidR="00AD1D0B">
        <w:rPr>
          <w:rFonts w:ascii="Arial" w:hAnsi="Arial" w:cs="Arial"/>
          <w:noProof/>
          <w:sz w:val="24"/>
          <w:szCs w:val="24"/>
        </w:rPr>
        <w:t>(12)</w:t>
      </w:r>
      <w:r w:rsidR="004D1BDD">
        <w:rPr>
          <w:rFonts w:ascii="Arial" w:hAnsi="Arial" w:cs="Arial"/>
          <w:sz w:val="24"/>
          <w:szCs w:val="24"/>
        </w:rPr>
        <w:fldChar w:fldCharType="end"/>
      </w:r>
      <w:bookmarkStart w:id="2" w:name="_Hlk86225902"/>
      <w:r w:rsidR="00A0544C">
        <w:rPr>
          <w:rFonts w:ascii="Arial" w:hAnsi="Arial" w:cs="Arial"/>
          <w:sz w:val="24"/>
          <w:szCs w:val="24"/>
        </w:rPr>
        <w:t xml:space="preserve"> </w:t>
      </w:r>
      <w:bookmarkEnd w:id="2"/>
      <w:r w:rsidR="00A0544C" w:rsidRPr="009E2502">
        <w:rPr>
          <w:rFonts w:ascii="Arial" w:hAnsi="Arial" w:cs="Arial"/>
          <w:sz w:val="24"/>
          <w:szCs w:val="24"/>
        </w:rPr>
        <w:t xml:space="preserve">They </w:t>
      </w:r>
      <w:r w:rsidR="00AB27B0">
        <w:rPr>
          <w:rFonts w:ascii="Arial" w:hAnsi="Arial" w:cs="Arial"/>
          <w:sz w:val="24"/>
          <w:szCs w:val="24"/>
        </w:rPr>
        <w:t>concluded that</w:t>
      </w:r>
      <w:r w:rsidR="005076A4">
        <w:rPr>
          <w:rFonts w:ascii="Arial" w:hAnsi="Arial" w:cs="Arial"/>
          <w:sz w:val="24"/>
          <w:szCs w:val="24"/>
        </w:rPr>
        <w:t xml:space="preserve"> the research community </w:t>
      </w:r>
      <w:r w:rsidR="00AB27B0">
        <w:rPr>
          <w:rFonts w:ascii="Arial" w:hAnsi="Arial" w:cs="Arial"/>
          <w:sz w:val="24"/>
          <w:szCs w:val="24"/>
        </w:rPr>
        <w:t xml:space="preserve">should </w:t>
      </w:r>
      <w:r w:rsidR="00894137" w:rsidRPr="009E2502">
        <w:rPr>
          <w:rFonts w:ascii="Arial" w:hAnsi="Arial" w:cs="Arial"/>
          <w:sz w:val="24"/>
          <w:szCs w:val="24"/>
        </w:rPr>
        <w:t>adopt</w:t>
      </w:r>
      <w:r w:rsidR="00806866" w:rsidRPr="009E2502">
        <w:rPr>
          <w:rFonts w:ascii="Arial" w:hAnsi="Arial" w:cs="Arial"/>
          <w:sz w:val="24"/>
          <w:szCs w:val="24"/>
        </w:rPr>
        <w:t xml:space="preserve"> </w:t>
      </w:r>
      <w:r w:rsidR="009E2502" w:rsidRPr="009E2502">
        <w:rPr>
          <w:rFonts w:ascii="Arial" w:hAnsi="Arial" w:cs="Arial"/>
          <w:sz w:val="24"/>
          <w:szCs w:val="24"/>
        </w:rPr>
        <w:t xml:space="preserve">and develop </w:t>
      </w:r>
      <w:r w:rsidR="00806866" w:rsidRPr="009E2502">
        <w:rPr>
          <w:rFonts w:ascii="Arial" w:hAnsi="Arial" w:cs="Arial"/>
          <w:sz w:val="24"/>
          <w:szCs w:val="24"/>
        </w:rPr>
        <w:t>innovative tools</w:t>
      </w:r>
      <w:r w:rsidR="009E2502">
        <w:rPr>
          <w:rFonts w:ascii="Arial" w:hAnsi="Arial" w:cs="Arial"/>
          <w:sz w:val="24"/>
          <w:szCs w:val="24"/>
        </w:rPr>
        <w:t>, recalibrat</w:t>
      </w:r>
      <w:r w:rsidR="005076A4">
        <w:rPr>
          <w:rFonts w:ascii="Arial" w:hAnsi="Arial" w:cs="Arial"/>
          <w:sz w:val="24"/>
          <w:szCs w:val="24"/>
        </w:rPr>
        <w:t>e</w:t>
      </w:r>
      <w:r w:rsidR="009E2502">
        <w:rPr>
          <w:rFonts w:ascii="Arial" w:hAnsi="Arial" w:cs="Arial"/>
          <w:sz w:val="24"/>
          <w:szCs w:val="24"/>
        </w:rPr>
        <w:t xml:space="preserve"> and redistribut</w:t>
      </w:r>
      <w:r w:rsidR="005076A4">
        <w:rPr>
          <w:rFonts w:ascii="Arial" w:hAnsi="Arial" w:cs="Arial"/>
          <w:sz w:val="24"/>
          <w:szCs w:val="24"/>
        </w:rPr>
        <w:t>e</w:t>
      </w:r>
      <w:r w:rsidR="009E2502">
        <w:rPr>
          <w:rFonts w:ascii="Arial" w:hAnsi="Arial" w:cs="Arial"/>
          <w:sz w:val="24"/>
          <w:szCs w:val="24"/>
        </w:rPr>
        <w:t xml:space="preserve"> policy emphasis</w:t>
      </w:r>
      <w:r w:rsidR="00FB25D1">
        <w:rPr>
          <w:rFonts w:ascii="Arial" w:hAnsi="Arial" w:cs="Arial"/>
          <w:sz w:val="24"/>
          <w:szCs w:val="24"/>
        </w:rPr>
        <w:t>, and</w:t>
      </w:r>
      <w:r w:rsidR="002B4E3E">
        <w:rPr>
          <w:rFonts w:ascii="Arial" w:hAnsi="Arial" w:cs="Arial"/>
          <w:sz w:val="24"/>
          <w:szCs w:val="24"/>
        </w:rPr>
        <w:t xml:space="preserve"> harmonis</w:t>
      </w:r>
      <w:r w:rsidR="00AB27B0">
        <w:rPr>
          <w:rFonts w:ascii="Arial" w:hAnsi="Arial" w:cs="Arial"/>
          <w:sz w:val="24"/>
          <w:szCs w:val="24"/>
        </w:rPr>
        <w:t xml:space="preserve">e </w:t>
      </w:r>
      <w:r w:rsidR="002B4E3E">
        <w:rPr>
          <w:rFonts w:ascii="Arial" w:hAnsi="Arial" w:cs="Arial"/>
          <w:sz w:val="24"/>
          <w:szCs w:val="24"/>
        </w:rPr>
        <w:t>international data sharing policies</w:t>
      </w:r>
      <w:r w:rsidR="00382B55">
        <w:rPr>
          <w:rFonts w:ascii="Arial" w:hAnsi="Arial" w:cs="Arial"/>
          <w:sz w:val="24"/>
          <w:szCs w:val="24"/>
        </w:rPr>
        <w:t>.</w:t>
      </w:r>
      <w:r w:rsidR="00382B55">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382B55">
        <w:rPr>
          <w:rFonts w:ascii="Arial" w:hAnsi="Arial" w:cs="Arial"/>
          <w:sz w:val="24"/>
          <w:szCs w:val="24"/>
        </w:rPr>
      </w:r>
      <w:r w:rsidR="00382B55">
        <w:rPr>
          <w:rFonts w:ascii="Arial" w:hAnsi="Arial" w:cs="Arial"/>
          <w:sz w:val="24"/>
          <w:szCs w:val="24"/>
        </w:rPr>
        <w:fldChar w:fldCharType="separate"/>
      </w:r>
      <w:r w:rsidR="00AD1D0B">
        <w:rPr>
          <w:rFonts w:ascii="Arial" w:hAnsi="Arial" w:cs="Arial"/>
          <w:noProof/>
          <w:sz w:val="24"/>
          <w:szCs w:val="24"/>
        </w:rPr>
        <w:t>(12)</w:t>
      </w:r>
      <w:r w:rsidR="00382B55">
        <w:rPr>
          <w:rFonts w:ascii="Arial" w:hAnsi="Arial" w:cs="Arial"/>
          <w:sz w:val="24"/>
          <w:szCs w:val="24"/>
        </w:rPr>
        <w:fldChar w:fldCharType="end"/>
      </w:r>
      <w:r w:rsidR="00E72EA1">
        <w:rPr>
          <w:rFonts w:ascii="Arial" w:hAnsi="Arial" w:cs="Arial"/>
          <w:sz w:val="24"/>
          <w:szCs w:val="24"/>
        </w:rPr>
        <w:t xml:space="preserve"> </w:t>
      </w:r>
      <w:proofErr w:type="spellStart"/>
      <w:r w:rsidR="00E72EA1" w:rsidRPr="00E72EA1">
        <w:rPr>
          <w:rFonts w:ascii="Arial" w:hAnsi="Arial" w:cs="Arial"/>
          <w:sz w:val="24"/>
          <w:szCs w:val="24"/>
        </w:rPr>
        <w:t>Waithira</w:t>
      </w:r>
      <w:proofErr w:type="spellEnd"/>
      <w:r w:rsidR="00E72EA1" w:rsidRPr="00E72EA1">
        <w:rPr>
          <w:rFonts w:ascii="Arial" w:hAnsi="Arial" w:cs="Arial"/>
          <w:sz w:val="24"/>
          <w:szCs w:val="24"/>
        </w:rPr>
        <w:t xml:space="preserve"> et al.</w:t>
      </w:r>
      <w:r w:rsidR="00E72EA1">
        <w:rPr>
          <w:rFonts w:ascii="Arial" w:hAnsi="Arial" w:cs="Arial"/>
          <w:sz w:val="24"/>
          <w:szCs w:val="24"/>
        </w:rPr>
        <w:t xml:space="preserve"> described the elements of a data sharing policy for </w:t>
      </w:r>
      <w:r w:rsidR="00E72EA1" w:rsidRPr="00445CB8">
        <w:rPr>
          <w:rFonts w:ascii="Arial" w:hAnsi="Arial" w:cs="Arial"/>
          <w:sz w:val="24"/>
          <w:szCs w:val="24"/>
        </w:rPr>
        <w:t>institution</w:t>
      </w:r>
      <w:r w:rsidR="00E72EA1">
        <w:rPr>
          <w:rFonts w:ascii="Arial" w:hAnsi="Arial" w:cs="Arial"/>
          <w:sz w:val="24"/>
          <w:szCs w:val="24"/>
        </w:rPr>
        <w:t>s</w:t>
      </w:r>
      <w:r w:rsidR="00E72EA1" w:rsidRPr="00445CB8">
        <w:rPr>
          <w:rFonts w:ascii="Arial" w:hAnsi="Arial" w:cs="Arial"/>
          <w:sz w:val="24"/>
          <w:szCs w:val="24"/>
        </w:rPr>
        <w:t>, department</w:t>
      </w:r>
      <w:r w:rsidR="00E72EA1">
        <w:rPr>
          <w:rFonts w:ascii="Arial" w:hAnsi="Arial" w:cs="Arial"/>
          <w:sz w:val="24"/>
          <w:szCs w:val="24"/>
        </w:rPr>
        <w:t>s</w:t>
      </w:r>
      <w:r w:rsidR="00E72EA1" w:rsidRPr="00445CB8">
        <w:rPr>
          <w:rFonts w:ascii="Arial" w:hAnsi="Arial" w:cs="Arial"/>
          <w:sz w:val="24"/>
          <w:szCs w:val="24"/>
        </w:rPr>
        <w:t xml:space="preserve"> or group</w:t>
      </w:r>
      <w:r w:rsidR="00E72EA1">
        <w:rPr>
          <w:rFonts w:ascii="Arial" w:hAnsi="Arial" w:cs="Arial"/>
          <w:sz w:val="24"/>
          <w:szCs w:val="24"/>
        </w:rPr>
        <w:t>s.</w:t>
      </w:r>
      <w:r w:rsidR="00E72EA1">
        <w:rPr>
          <w:rFonts w:ascii="Arial" w:hAnsi="Arial" w:cs="Arial"/>
          <w:sz w:val="24"/>
          <w:szCs w:val="24"/>
        </w:rPr>
        <w:fldChar w:fldCharType="begin">
          <w:fldData xml:space="preserve">PEVuZE5vdGU+PENpdGU+PEF1dGhvcj5XYWl0aGlyYTwvQXV0aG9yPjxZZWFyPjIwMTk8L1llYXI+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XYWl0aGlyYTwvQXV0aG9yPjxZZWFyPjIwMTk8L1llYXI+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E72EA1">
        <w:rPr>
          <w:rFonts w:ascii="Arial" w:hAnsi="Arial" w:cs="Arial"/>
          <w:sz w:val="24"/>
          <w:szCs w:val="24"/>
        </w:rPr>
      </w:r>
      <w:r w:rsidR="00E72EA1">
        <w:rPr>
          <w:rFonts w:ascii="Arial" w:hAnsi="Arial" w:cs="Arial"/>
          <w:sz w:val="24"/>
          <w:szCs w:val="24"/>
        </w:rPr>
        <w:fldChar w:fldCharType="separate"/>
      </w:r>
      <w:r w:rsidR="00AD1D0B">
        <w:rPr>
          <w:rFonts w:ascii="Arial" w:hAnsi="Arial" w:cs="Arial"/>
          <w:noProof/>
          <w:sz w:val="24"/>
          <w:szCs w:val="24"/>
        </w:rPr>
        <w:t>(15)</w:t>
      </w:r>
      <w:r w:rsidR="00E72EA1">
        <w:rPr>
          <w:rFonts w:ascii="Arial" w:hAnsi="Arial" w:cs="Arial"/>
          <w:sz w:val="24"/>
          <w:szCs w:val="24"/>
        </w:rPr>
        <w:fldChar w:fldCharType="end"/>
      </w:r>
      <w:r w:rsidR="00E72EA1">
        <w:rPr>
          <w:rFonts w:ascii="Arial" w:hAnsi="Arial" w:cs="Arial"/>
          <w:sz w:val="24"/>
          <w:szCs w:val="24"/>
        </w:rPr>
        <w:t xml:space="preserve"> They included aims, data management for data sharing, models of sharing, data access criteria, consent models for participants, and budgeting and cost recovery.</w:t>
      </w:r>
    </w:p>
    <w:p w14:paraId="2629E864" w14:textId="30C50C7C" w:rsidR="002B4E3E" w:rsidRDefault="002B4E3E" w:rsidP="00906A49">
      <w:pPr>
        <w:spacing w:after="0" w:line="240" w:lineRule="auto"/>
        <w:rPr>
          <w:rFonts w:ascii="Arial" w:hAnsi="Arial" w:cs="Arial"/>
          <w:sz w:val="24"/>
          <w:szCs w:val="24"/>
        </w:rPr>
      </w:pPr>
    </w:p>
    <w:bookmarkEnd w:id="0"/>
    <w:p w14:paraId="3D6240A1" w14:textId="4545F107" w:rsidR="00920B9C" w:rsidRDefault="00EE3BDE" w:rsidP="00906A49">
      <w:pPr>
        <w:spacing w:after="0" w:line="240" w:lineRule="auto"/>
        <w:rPr>
          <w:rFonts w:ascii="Arial" w:hAnsi="Arial" w:cs="Arial"/>
          <w:sz w:val="24"/>
          <w:szCs w:val="24"/>
        </w:rPr>
      </w:pPr>
      <w:r>
        <w:rPr>
          <w:rFonts w:ascii="Arial" w:hAnsi="Arial" w:cs="Arial"/>
          <w:sz w:val="24"/>
          <w:szCs w:val="24"/>
        </w:rPr>
        <w:t xml:space="preserve">Data sharing standards refer to agreed principles and </w:t>
      </w:r>
      <w:r w:rsidR="0062144D">
        <w:rPr>
          <w:rFonts w:ascii="Arial" w:hAnsi="Arial" w:cs="Arial"/>
          <w:sz w:val="24"/>
          <w:szCs w:val="24"/>
        </w:rPr>
        <w:t>recommended</w:t>
      </w:r>
      <w:r>
        <w:rPr>
          <w:rFonts w:ascii="Arial" w:hAnsi="Arial" w:cs="Arial"/>
          <w:sz w:val="24"/>
          <w:szCs w:val="24"/>
        </w:rPr>
        <w:t xml:space="preserve"> </w:t>
      </w:r>
      <w:r w:rsidR="00BC2468">
        <w:rPr>
          <w:rFonts w:ascii="Arial" w:hAnsi="Arial" w:cs="Arial"/>
          <w:sz w:val="24"/>
          <w:szCs w:val="24"/>
        </w:rPr>
        <w:t>processes</w:t>
      </w:r>
      <w:r>
        <w:rPr>
          <w:rFonts w:ascii="Arial" w:hAnsi="Arial" w:cs="Arial"/>
          <w:sz w:val="24"/>
          <w:szCs w:val="24"/>
        </w:rPr>
        <w:t xml:space="preserve"> for the sharing of data between producers and custodians of data and other users of data</w:t>
      </w:r>
      <w:bookmarkStart w:id="3" w:name="_Hlk81253611"/>
      <w:r w:rsidR="00EA37C4">
        <w:rPr>
          <w:rFonts w:ascii="Arial" w:hAnsi="Arial" w:cs="Arial"/>
          <w:sz w:val="24"/>
          <w:szCs w:val="24"/>
        </w:rPr>
        <w:t>, which accommodate variation in individual and group preferences (e.g., research and participant communities).</w:t>
      </w:r>
      <w:r w:rsidR="00EA37C4">
        <w:rPr>
          <w:rFonts w:ascii="Arial" w:hAnsi="Arial" w:cs="Arial"/>
          <w:sz w:val="24"/>
          <w:szCs w:val="24"/>
        </w:rPr>
        <w:fldChar w:fldCharType="begin">
          <w:fldData xml:space="preserve">PEVuZE5vdGU+PENpdGU+PEF1dGhvcj5Sb2JpbnNvbjwvQXV0aG9yPjxZZWFyPjIwMTU8L1llYXI+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Sb2JpbnNvbjwvQXV0aG9yPjxZZWFyPjIwMTU8L1llYXI+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EA37C4">
        <w:rPr>
          <w:rFonts w:ascii="Arial" w:hAnsi="Arial" w:cs="Arial"/>
          <w:sz w:val="24"/>
          <w:szCs w:val="24"/>
        </w:rPr>
      </w:r>
      <w:r w:rsidR="00EA37C4">
        <w:rPr>
          <w:rFonts w:ascii="Arial" w:hAnsi="Arial" w:cs="Arial"/>
          <w:sz w:val="24"/>
          <w:szCs w:val="24"/>
        </w:rPr>
        <w:fldChar w:fldCharType="separate"/>
      </w:r>
      <w:r w:rsidR="002C1AC8">
        <w:rPr>
          <w:rFonts w:ascii="Arial" w:hAnsi="Arial" w:cs="Arial"/>
          <w:noProof/>
          <w:sz w:val="24"/>
          <w:szCs w:val="24"/>
        </w:rPr>
        <w:t>(16)</w:t>
      </w:r>
      <w:r w:rsidR="00EA37C4">
        <w:rPr>
          <w:rFonts w:ascii="Arial" w:hAnsi="Arial" w:cs="Arial"/>
          <w:sz w:val="24"/>
          <w:szCs w:val="24"/>
        </w:rPr>
        <w:fldChar w:fldCharType="end"/>
      </w:r>
      <w:r w:rsidR="00920B9C">
        <w:rPr>
          <w:rFonts w:ascii="Arial" w:hAnsi="Arial" w:cs="Arial"/>
          <w:sz w:val="24"/>
          <w:szCs w:val="24"/>
        </w:rPr>
        <w:t xml:space="preserve">. </w:t>
      </w:r>
      <w:r w:rsidR="00F156EF">
        <w:rPr>
          <w:rFonts w:ascii="Arial" w:hAnsi="Arial" w:cs="Arial"/>
          <w:sz w:val="24"/>
          <w:szCs w:val="24"/>
        </w:rPr>
        <w:t>Data sharing standards differ from data sharing policies. Data sharing policies are specific to the aims, interests, expectations and context of stakeholder, sensitive to the regulatory requirements and ethical guidelines of the environment, and developed in consultation and engagement with internal and external groups. Data sharing standards, on the other hand, would</w:t>
      </w:r>
      <w:r w:rsidR="00EA37C4">
        <w:rPr>
          <w:rFonts w:ascii="Arial" w:hAnsi="Arial" w:cs="Arial"/>
          <w:sz w:val="24"/>
          <w:szCs w:val="24"/>
        </w:rPr>
        <w:t xml:space="preserve"> </w:t>
      </w:r>
      <w:r w:rsidR="00EA37C4" w:rsidRPr="0062144D">
        <w:rPr>
          <w:rFonts w:ascii="Arial" w:hAnsi="Arial" w:cs="Arial"/>
          <w:sz w:val="24"/>
          <w:szCs w:val="24"/>
        </w:rPr>
        <w:t>support existing data sharing architecture</w:t>
      </w:r>
      <w:r w:rsidR="00EA37C4">
        <w:rPr>
          <w:rFonts w:ascii="Arial" w:hAnsi="Arial" w:cs="Arial"/>
          <w:sz w:val="24"/>
          <w:szCs w:val="24"/>
        </w:rPr>
        <w:t xml:space="preserve"> (e.g., </w:t>
      </w:r>
      <w:r w:rsidR="00EA37C4" w:rsidRPr="0062144D">
        <w:rPr>
          <w:rFonts w:ascii="Arial" w:hAnsi="Arial" w:cs="Arial"/>
          <w:sz w:val="24"/>
          <w:szCs w:val="24"/>
        </w:rPr>
        <w:t>legal requirements and organisational governance</w:t>
      </w:r>
      <w:r w:rsidR="00EA37C4">
        <w:rPr>
          <w:rFonts w:ascii="Arial" w:hAnsi="Arial" w:cs="Arial"/>
          <w:sz w:val="24"/>
          <w:szCs w:val="24"/>
        </w:rPr>
        <w:t xml:space="preserve">), inform revisions of current data sharing policies and be incorporated into new data sharing policies. </w:t>
      </w:r>
      <w:bookmarkEnd w:id="3"/>
    </w:p>
    <w:p w14:paraId="2DC0414A" w14:textId="77777777" w:rsidR="00EA37C4" w:rsidRPr="00906A49" w:rsidRDefault="00EA37C4" w:rsidP="00EA37C4">
      <w:pPr>
        <w:spacing w:after="0" w:line="240" w:lineRule="auto"/>
        <w:rPr>
          <w:rFonts w:ascii="Arial" w:hAnsi="Arial" w:cs="Arial"/>
          <w:sz w:val="24"/>
          <w:szCs w:val="24"/>
        </w:rPr>
      </w:pPr>
    </w:p>
    <w:p w14:paraId="05B968A2" w14:textId="77777777" w:rsidR="004A4125" w:rsidRPr="00906A49" w:rsidRDefault="004A4125" w:rsidP="00906A49">
      <w:pPr>
        <w:spacing w:after="0" w:line="240" w:lineRule="auto"/>
        <w:rPr>
          <w:rFonts w:ascii="Arial" w:hAnsi="Arial" w:cs="Arial"/>
          <w:b/>
          <w:bCs/>
          <w:sz w:val="24"/>
          <w:szCs w:val="24"/>
        </w:rPr>
      </w:pPr>
      <w:r w:rsidRPr="00906A49">
        <w:rPr>
          <w:rFonts w:ascii="Arial" w:hAnsi="Arial" w:cs="Arial"/>
          <w:b/>
          <w:bCs/>
          <w:sz w:val="24"/>
          <w:szCs w:val="24"/>
        </w:rPr>
        <w:t>Objectives</w:t>
      </w:r>
    </w:p>
    <w:p w14:paraId="0C35CF7D" w14:textId="7EAF79EA" w:rsidR="002C1AC8" w:rsidRDefault="004A4125" w:rsidP="00906A49">
      <w:pPr>
        <w:spacing w:after="0" w:line="240" w:lineRule="auto"/>
        <w:rPr>
          <w:rFonts w:ascii="Arial" w:hAnsi="Arial" w:cs="Arial"/>
          <w:b/>
          <w:bCs/>
          <w:sz w:val="24"/>
          <w:szCs w:val="24"/>
        </w:rPr>
      </w:pPr>
      <w:r w:rsidRPr="00906A49">
        <w:rPr>
          <w:rFonts w:ascii="Arial" w:hAnsi="Arial" w:cs="Arial"/>
          <w:sz w:val="24"/>
          <w:szCs w:val="24"/>
        </w:rPr>
        <w:t xml:space="preserve">The aim of this </w:t>
      </w:r>
      <w:r w:rsidR="002C1AC8">
        <w:rPr>
          <w:rFonts w:ascii="Arial" w:hAnsi="Arial" w:cs="Arial"/>
          <w:sz w:val="24"/>
          <w:szCs w:val="24"/>
        </w:rPr>
        <w:t>paper</w:t>
      </w:r>
      <w:r w:rsidR="0082103B">
        <w:rPr>
          <w:rFonts w:ascii="Arial" w:hAnsi="Arial" w:cs="Arial"/>
          <w:sz w:val="24"/>
          <w:szCs w:val="24"/>
        </w:rPr>
        <w:t xml:space="preserve"> is to </w:t>
      </w:r>
      <w:r w:rsidRPr="00906A49">
        <w:rPr>
          <w:rFonts w:ascii="Arial" w:hAnsi="Arial" w:cs="Arial"/>
          <w:sz w:val="24"/>
          <w:szCs w:val="24"/>
        </w:rPr>
        <w:t xml:space="preserve">review existing </w:t>
      </w:r>
      <w:r w:rsidR="0082103B">
        <w:rPr>
          <w:rFonts w:ascii="Arial" w:hAnsi="Arial" w:cs="Arial"/>
          <w:sz w:val="24"/>
          <w:szCs w:val="24"/>
        </w:rPr>
        <w:t xml:space="preserve">studies on data </w:t>
      </w:r>
      <w:r w:rsidRPr="00906A49">
        <w:rPr>
          <w:rFonts w:ascii="Arial" w:hAnsi="Arial" w:cs="Arial"/>
          <w:sz w:val="24"/>
          <w:szCs w:val="24"/>
        </w:rPr>
        <w:t xml:space="preserve">sharing </w:t>
      </w:r>
      <w:r w:rsidR="0082103B">
        <w:rPr>
          <w:rFonts w:ascii="Arial" w:hAnsi="Arial" w:cs="Arial"/>
          <w:sz w:val="24"/>
          <w:szCs w:val="24"/>
        </w:rPr>
        <w:t xml:space="preserve">policies </w:t>
      </w:r>
      <w:r w:rsidRPr="00906A49">
        <w:rPr>
          <w:rFonts w:ascii="Arial" w:hAnsi="Arial" w:cs="Arial"/>
          <w:sz w:val="24"/>
          <w:szCs w:val="24"/>
        </w:rPr>
        <w:t xml:space="preserve">and </w:t>
      </w:r>
      <w:r w:rsidR="0082103B">
        <w:rPr>
          <w:rFonts w:ascii="Arial" w:hAnsi="Arial" w:cs="Arial"/>
          <w:sz w:val="24"/>
          <w:szCs w:val="24"/>
        </w:rPr>
        <w:t>summarise</w:t>
      </w:r>
      <w:r w:rsidRPr="00906A49">
        <w:rPr>
          <w:rFonts w:ascii="Arial" w:hAnsi="Arial" w:cs="Arial"/>
          <w:sz w:val="24"/>
          <w:szCs w:val="24"/>
        </w:rPr>
        <w:t xml:space="preserve"> the </w:t>
      </w:r>
      <w:r w:rsidR="005A7E59">
        <w:rPr>
          <w:rFonts w:ascii="Arial" w:hAnsi="Arial" w:cs="Arial"/>
          <w:sz w:val="24"/>
          <w:szCs w:val="24"/>
        </w:rPr>
        <w:t>key findings</w:t>
      </w:r>
      <w:r w:rsidRPr="00906A49">
        <w:rPr>
          <w:rFonts w:ascii="Arial" w:hAnsi="Arial" w:cs="Arial"/>
          <w:sz w:val="24"/>
          <w:szCs w:val="24"/>
        </w:rPr>
        <w:t xml:space="preserve"> at a</w:t>
      </w:r>
      <w:r w:rsidR="0082103B">
        <w:rPr>
          <w:rFonts w:ascii="Arial" w:hAnsi="Arial" w:cs="Arial"/>
          <w:sz w:val="24"/>
          <w:szCs w:val="24"/>
        </w:rPr>
        <w:t xml:space="preserve"> stakeholder</w:t>
      </w:r>
      <w:r w:rsidRPr="00906A49">
        <w:rPr>
          <w:rFonts w:ascii="Arial" w:hAnsi="Arial" w:cs="Arial"/>
          <w:sz w:val="24"/>
          <w:szCs w:val="24"/>
        </w:rPr>
        <w:t xml:space="preserve"> level. </w:t>
      </w:r>
      <w:r w:rsidR="005A7E59">
        <w:rPr>
          <w:rFonts w:ascii="Arial" w:hAnsi="Arial" w:cs="Arial"/>
          <w:sz w:val="24"/>
          <w:szCs w:val="24"/>
        </w:rPr>
        <w:t xml:space="preserve">These key findings will include </w:t>
      </w:r>
      <w:r w:rsidR="00187BF2">
        <w:rPr>
          <w:rFonts w:ascii="Arial" w:hAnsi="Arial" w:cs="Arial"/>
          <w:sz w:val="24"/>
          <w:szCs w:val="24"/>
        </w:rPr>
        <w:t>whether</w:t>
      </w:r>
      <w:r w:rsidRPr="00906A49">
        <w:rPr>
          <w:rFonts w:ascii="Arial" w:hAnsi="Arial" w:cs="Arial"/>
          <w:sz w:val="24"/>
          <w:szCs w:val="24"/>
        </w:rPr>
        <w:t xml:space="preserve"> data sharing polic</w:t>
      </w:r>
      <w:r w:rsidR="00D37BB8" w:rsidRPr="00906A49">
        <w:rPr>
          <w:rFonts w:ascii="Arial" w:hAnsi="Arial" w:cs="Arial"/>
          <w:sz w:val="24"/>
          <w:szCs w:val="24"/>
        </w:rPr>
        <w:t>ies</w:t>
      </w:r>
      <w:r w:rsidR="00187BF2">
        <w:rPr>
          <w:rFonts w:ascii="Arial" w:hAnsi="Arial" w:cs="Arial"/>
          <w:sz w:val="24"/>
          <w:szCs w:val="24"/>
        </w:rPr>
        <w:t xml:space="preserve"> exist</w:t>
      </w:r>
      <w:r w:rsidRPr="00906A49">
        <w:rPr>
          <w:rFonts w:ascii="Arial" w:hAnsi="Arial" w:cs="Arial"/>
          <w:sz w:val="24"/>
          <w:szCs w:val="24"/>
        </w:rPr>
        <w:t xml:space="preserve">, </w:t>
      </w:r>
      <w:r w:rsidR="00187BF2">
        <w:rPr>
          <w:rFonts w:ascii="Arial" w:hAnsi="Arial" w:cs="Arial"/>
          <w:sz w:val="24"/>
          <w:szCs w:val="24"/>
        </w:rPr>
        <w:t xml:space="preserve">whether they </w:t>
      </w:r>
      <w:r w:rsidR="00D37BB8" w:rsidRPr="00906A49">
        <w:rPr>
          <w:rFonts w:ascii="Arial" w:hAnsi="Arial" w:cs="Arial"/>
          <w:sz w:val="24"/>
          <w:szCs w:val="24"/>
        </w:rPr>
        <w:t>recommend or require data sharing</w:t>
      </w:r>
      <w:r w:rsidR="00187BF2">
        <w:rPr>
          <w:rFonts w:ascii="Arial" w:hAnsi="Arial" w:cs="Arial"/>
          <w:sz w:val="24"/>
          <w:szCs w:val="24"/>
        </w:rPr>
        <w:t xml:space="preserve">, and </w:t>
      </w:r>
      <w:r w:rsidR="005A7E59">
        <w:rPr>
          <w:rFonts w:ascii="Arial" w:hAnsi="Arial" w:cs="Arial"/>
          <w:sz w:val="24"/>
          <w:szCs w:val="24"/>
        </w:rPr>
        <w:t>what are the</w:t>
      </w:r>
      <w:r w:rsidR="00187BF2">
        <w:rPr>
          <w:rFonts w:ascii="Arial" w:hAnsi="Arial" w:cs="Arial"/>
          <w:sz w:val="24"/>
          <w:szCs w:val="24"/>
        </w:rPr>
        <w:t xml:space="preserve"> characteristics of existing policies</w:t>
      </w:r>
      <w:r w:rsidRPr="00906A49">
        <w:rPr>
          <w:rFonts w:ascii="Arial" w:hAnsi="Arial" w:cs="Arial"/>
          <w:sz w:val="24"/>
          <w:szCs w:val="24"/>
        </w:rPr>
        <w:t>.</w:t>
      </w:r>
      <w:r w:rsidR="00D37BB8" w:rsidRPr="00906A49">
        <w:rPr>
          <w:rFonts w:ascii="Arial" w:hAnsi="Arial" w:cs="Arial"/>
          <w:sz w:val="24"/>
          <w:szCs w:val="24"/>
        </w:rPr>
        <w:t xml:space="preserve"> </w:t>
      </w:r>
      <w:r w:rsidR="00187BF2">
        <w:rPr>
          <w:rFonts w:ascii="Arial" w:hAnsi="Arial" w:cs="Arial"/>
          <w:sz w:val="24"/>
          <w:szCs w:val="24"/>
        </w:rPr>
        <w:t xml:space="preserve"> We </w:t>
      </w:r>
      <w:r w:rsidR="002C1AC8">
        <w:rPr>
          <w:rFonts w:ascii="Arial" w:hAnsi="Arial" w:cs="Arial"/>
          <w:sz w:val="24"/>
          <w:szCs w:val="24"/>
        </w:rPr>
        <w:t>have</w:t>
      </w:r>
      <w:r w:rsidR="00187BF2">
        <w:rPr>
          <w:rFonts w:ascii="Arial" w:hAnsi="Arial" w:cs="Arial"/>
          <w:sz w:val="24"/>
          <w:szCs w:val="24"/>
        </w:rPr>
        <w:t xml:space="preserve"> include</w:t>
      </w:r>
      <w:r w:rsidR="002C1AC8">
        <w:rPr>
          <w:rFonts w:ascii="Arial" w:hAnsi="Arial" w:cs="Arial"/>
          <w:sz w:val="24"/>
          <w:szCs w:val="24"/>
        </w:rPr>
        <w:t>d</w:t>
      </w:r>
      <w:r w:rsidR="00650D77">
        <w:rPr>
          <w:rFonts w:ascii="Arial" w:hAnsi="Arial" w:cs="Arial"/>
          <w:sz w:val="24"/>
          <w:szCs w:val="24"/>
        </w:rPr>
        <w:t xml:space="preserve"> studies of</w:t>
      </w:r>
      <w:r w:rsidR="00187BF2">
        <w:rPr>
          <w:rFonts w:ascii="Arial" w:hAnsi="Arial" w:cs="Arial"/>
          <w:sz w:val="24"/>
          <w:szCs w:val="24"/>
        </w:rPr>
        <w:t xml:space="preserve"> </w:t>
      </w:r>
      <w:r w:rsidR="003047A4">
        <w:rPr>
          <w:rFonts w:ascii="Arial" w:hAnsi="Arial" w:cs="Arial"/>
          <w:sz w:val="24"/>
          <w:szCs w:val="24"/>
        </w:rPr>
        <w:t>d</w:t>
      </w:r>
      <w:r w:rsidR="00906A49" w:rsidRPr="00906A49">
        <w:rPr>
          <w:rFonts w:ascii="Arial" w:hAnsi="Arial" w:cs="Arial"/>
          <w:sz w:val="24"/>
          <w:szCs w:val="24"/>
        </w:rPr>
        <w:t xml:space="preserve">ata sharing policies </w:t>
      </w:r>
      <w:r w:rsidR="00187BF2">
        <w:rPr>
          <w:rFonts w:ascii="Arial" w:hAnsi="Arial" w:cs="Arial"/>
          <w:sz w:val="24"/>
          <w:szCs w:val="24"/>
        </w:rPr>
        <w:t>by</w:t>
      </w:r>
      <w:r w:rsidR="00906A49" w:rsidRPr="00906A49">
        <w:rPr>
          <w:rFonts w:ascii="Arial" w:hAnsi="Arial" w:cs="Arial"/>
          <w:sz w:val="24"/>
          <w:szCs w:val="24"/>
        </w:rPr>
        <w:t xml:space="preserve"> various stakeholders in data sharing</w:t>
      </w:r>
      <w:r w:rsidR="00650D77">
        <w:rPr>
          <w:rFonts w:ascii="Arial" w:hAnsi="Arial" w:cs="Arial"/>
          <w:sz w:val="24"/>
          <w:szCs w:val="24"/>
        </w:rPr>
        <w:t xml:space="preserve"> that sit at different stages in the life cycle of clinical trials</w:t>
      </w:r>
      <w:r w:rsidR="00906A49" w:rsidRPr="00906A49">
        <w:rPr>
          <w:rFonts w:ascii="Arial" w:hAnsi="Arial" w:cs="Arial"/>
          <w:sz w:val="24"/>
          <w:szCs w:val="24"/>
        </w:rPr>
        <w:t xml:space="preserve">. These are summarised in </w:t>
      </w:r>
      <w:r w:rsidR="00784F19">
        <w:rPr>
          <w:rFonts w:ascii="Arial" w:hAnsi="Arial" w:cs="Arial"/>
          <w:sz w:val="24"/>
          <w:szCs w:val="24"/>
        </w:rPr>
        <w:t>Figure 1</w:t>
      </w:r>
      <w:r w:rsidR="00906A49" w:rsidRPr="00906A49">
        <w:rPr>
          <w:rFonts w:ascii="Arial" w:hAnsi="Arial" w:cs="Arial"/>
          <w:sz w:val="24"/>
          <w:szCs w:val="24"/>
        </w:rPr>
        <w:t>.</w:t>
      </w:r>
      <w:r w:rsidR="00784F19">
        <w:rPr>
          <w:rFonts w:ascii="Arial" w:hAnsi="Arial" w:cs="Arial"/>
          <w:sz w:val="24"/>
          <w:szCs w:val="24"/>
        </w:rPr>
        <w:br/>
      </w:r>
    </w:p>
    <w:p w14:paraId="4D3BEE59" w14:textId="4BFC3B0C" w:rsidR="00DA7EC6" w:rsidRPr="00906A49" w:rsidRDefault="005F42FA" w:rsidP="00906A49">
      <w:pPr>
        <w:spacing w:after="0" w:line="240" w:lineRule="auto"/>
        <w:rPr>
          <w:rFonts w:ascii="Arial" w:hAnsi="Arial" w:cs="Arial"/>
          <w:b/>
          <w:bCs/>
          <w:sz w:val="24"/>
          <w:szCs w:val="24"/>
        </w:rPr>
      </w:pPr>
      <w:r>
        <w:rPr>
          <w:noProof/>
        </w:rPr>
        <w:lastRenderedPageBreak/>
        <w:drawing>
          <wp:anchor distT="0" distB="0" distL="114300" distR="114300" simplePos="0" relativeHeight="251659776" behindDoc="1" locked="0" layoutInCell="1" allowOverlap="1" wp14:anchorId="5D69FCF2" wp14:editId="5C8D87F5">
            <wp:simplePos x="0" y="0"/>
            <wp:positionH relativeFrom="column">
              <wp:posOffset>36811</wp:posOffset>
            </wp:positionH>
            <wp:positionV relativeFrom="paragraph">
              <wp:posOffset>378157</wp:posOffset>
            </wp:positionV>
            <wp:extent cx="1854200" cy="3442970"/>
            <wp:effectExtent l="0" t="0" r="0" b="0"/>
            <wp:wrapTopAndBottom/>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4678" r="35021"/>
                    <a:stretch/>
                  </pic:blipFill>
                  <pic:spPr bwMode="auto">
                    <a:xfrm>
                      <a:off x="0" y="0"/>
                      <a:ext cx="1854200" cy="3442970"/>
                    </a:xfrm>
                    <a:prstGeom prst="rect">
                      <a:avLst/>
                    </a:prstGeom>
                    <a:noFill/>
                    <a:ln>
                      <a:noFill/>
                    </a:ln>
                    <a:extLst>
                      <a:ext uri="{53640926-AAD7-44D8-BBD7-CCE9431645EC}">
                        <a14:shadowObscured xmlns:a14="http://schemas.microsoft.com/office/drawing/2010/main"/>
                      </a:ext>
                    </a:extLst>
                  </pic:spPr>
                </pic:pic>
              </a:graphicData>
            </a:graphic>
          </wp:anchor>
        </w:drawing>
      </w:r>
      <w:r w:rsidR="00784F19">
        <w:rPr>
          <w:rFonts w:ascii="Arial" w:hAnsi="Arial" w:cs="Arial"/>
          <w:b/>
          <w:bCs/>
          <w:sz w:val="24"/>
          <w:szCs w:val="24"/>
        </w:rPr>
        <w:br/>
        <w:t xml:space="preserve">Figure 1. </w:t>
      </w:r>
      <w:r w:rsidR="00784F19" w:rsidRPr="00784F19">
        <w:rPr>
          <w:rFonts w:ascii="Arial" w:hAnsi="Arial" w:cs="Arial"/>
          <w:sz w:val="24"/>
          <w:szCs w:val="24"/>
        </w:rPr>
        <w:t>Data sharing stakeholders</w:t>
      </w:r>
      <w:r w:rsidR="00784F19">
        <w:rPr>
          <w:rFonts w:ascii="Arial" w:hAnsi="Arial" w:cs="Arial"/>
          <w:sz w:val="24"/>
          <w:szCs w:val="24"/>
        </w:rPr>
        <w:t xml:space="preserve"> by clinical trial stage</w:t>
      </w:r>
    </w:p>
    <w:p w14:paraId="081AE873" w14:textId="55878B6A" w:rsidR="00784F19" w:rsidRDefault="00784F19" w:rsidP="00906A49">
      <w:pPr>
        <w:spacing w:after="0" w:line="240" w:lineRule="auto"/>
        <w:rPr>
          <w:rFonts w:ascii="Arial" w:hAnsi="Arial" w:cs="Arial"/>
          <w:sz w:val="24"/>
          <w:szCs w:val="24"/>
        </w:rPr>
      </w:pPr>
    </w:p>
    <w:p w14:paraId="0685575F" w14:textId="201CC61E" w:rsidR="0037330E" w:rsidRPr="0032609D" w:rsidRDefault="0089652E" w:rsidP="0032609D">
      <w:pPr>
        <w:spacing w:line="240" w:lineRule="auto"/>
        <w:rPr>
          <w:rFonts w:ascii="Arial" w:hAnsi="Arial" w:cs="Arial"/>
          <w:i/>
          <w:iCs/>
          <w:sz w:val="24"/>
          <w:szCs w:val="24"/>
        </w:rPr>
      </w:pPr>
      <w:r>
        <w:rPr>
          <w:rFonts w:ascii="Arial" w:hAnsi="Arial" w:cs="Arial"/>
          <w:b/>
          <w:bCs/>
          <w:sz w:val="24"/>
          <w:szCs w:val="24"/>
        </w:rPr>
        <w:t>HEALTH RESEARCH FUNDERS</w:t>
      </w:r>
      <w:r w:rsidR="00906A49" w:rsidRPr="00906A49">
        <w:rPr>
          <w:rFonts w:ascii="Arial" w:hAnsi="Arial" w:cs="Arial"/>
          <w:sz w:val="24"/>
          <w:szCs w:val="24"/>
        </w:rPr>
        <w:br/>
      </w:r>
      <w:r w:rsidR="00B179C1">
        <w:rPr>
          <w:rFonts w:ascii="Arial" w:hAnsi="Arial" w:cs="Arial"/>
          <w:sz w:val="24"/>
          <w:szCs w:val="24"/>
        </w:rPr>
        <w:t>Data sharing policies by health research funders which require data sharing have a large effect on facilitating data sharing and are associated with a high degree of compliance.</w:t>
      </w:r>
      <w:r w:rsidR="00B179C1">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B179C1">
        <w:rPr>
          <w:rFonts w:ascii="Arial" w:hAnsi="Arial" w:cs="Arial"/>
          <w:sz w:val="24"/>
          <w:szCs w:val="24"/>
        </w:rPr>
      </w:r>
      <w:r w:rsidR="00B179C1">
        <w:rPr>
          <w:rFonts w:ascii="Arial" w:hAnsi="Arial" w:cs="Arial"/>
          <w:sz w:val="24"/>
          <w:szCs w:val="24"/>
        </w:rPr>
        <w:fldChar w:fldCharType="separate"/>
      </w:r>
      <w:r w:rsidR="00AD1D0B">
        <w:rPr>
          <w:rFonts w:ascii="Arial" w:hAnsi="Arial" w:cs="Arial"/>
          <w:noProof/>
          <w:sz w:val="24"/>
          <w:szCs w:val="24"/>
        </w:rPr>
        <w:t>(9)</w:t>
      </w:r>
      <w:r w:rsidR="00B179C1">
        <w:rPr>
          <w:rFonts w:ascii="Arial" w:hAnsi="Arial" w:cs="Arial"/>
          <w:sz w:val="24"/>
          <w:szCs w:val="24"/>
        </w:rPr>
        <w:fldChar w:fldCharType="end"/>
      </w:r>
      <w:r w:rsidR="00B179C1">
        <w:rPr>
          <w:rFonts w:ascii="Arial" w:hAnsi="Arial" w:cs="Arial"/>
          <w:sz w:val="24"/>
          <w:szCs w:val="24"/>
        </w:rPr>
        <w:t xml:space="preserve"> </w:t>
      </w:r>
      <w:r w:rsidR="00AB33C7">
        <w:rPr>
          <w:rFonts w:ascii="Arial" w:hAnsi="Arial" w:cs="Arial"/>
          <w:sz w:val="24"/>
          <w:szCs w:val="24"/>
        </w:rPr>
        <w:t xml:space="preserve">Health research funders </w:t>
      </w:r>
      <w:r w:rsidR="0083648A">
        <w:rPr>
          <w:rFonts w:ascii="Arial" w:hAnsi="Arial" w:cs="Arial"/>
          <w:sz w:val="24"/>
          <w:szCs w:val="24"/>
        </w:rPr>
        <w:t>which</w:t>
      </w:r>
      <w:r w:rsidR="00AB33C7">
        <w:rPr>
          <w:rFonts w:ascii="Arial" w:hAnsi="Arial" w:cs="Arial"/>
          <w:sz w:val="24"/>
          <w:szCs w:val="24"/>
        </w:rPr>
        <w:t xml:space="preserve"> require data from health research they fund to be shared would minimise research waste and maximise research utility. They would minimise research waste by preventing duplication of data collection activities (especially those which are large, expensive, resource intensive, or nonreplicable)</w:t>
      </w:r>
      <w:r w:rsidR="0083648A">
        <w:rPr>
          <w:rFonts w:ascii="Arial" w:hAnsi="Arial" w:cs="Arial"/>
          <w:sz w:val="24"/>
          <w:szCs w:val="24"/>
        </w:rPr>
        <w:t xml:space="preserve">, and </w:t>
      </w:r>
      <w:r w:rsidR="00AB33C7">
        <w:rPr>
          <w:rFonts w:ascii="Arial" w:hAnsi="Arial" w:cs="Arial"/>
          <w:sz w:val="24"/>
          <w:szCs w:val="24"/>
        </w:rPr>
        <w:t xml:space="preserve">maximise research utility by </w:t>
      </w:r>
      <w:r w:rsidR="00DB1CC5" w:rsidRPr="00906A49">
        <w:rPr>
          <w:rFonts w:ascii="Arial" w:hAnsi="Arial" w:cs="Arial"/>
          <w:sz w:val="24"/>
          <w:szCs w:val="24"/>
        </w:rPr>
        <w:t>supporting timely secondary use of data</w:t>
      </w:r>
      <w:r w:rsidR="00DB1CC5">
        <w:rPr>
          <w:rFonts w:ascii="Arial" w:hAnsi="Arial" w:cs="Arial"/>
          <w:sz w:val="24"/>
          <w:szCs w:val="24"/>
        </w:rPr>
        <w:t xml:space="preserve"> </w:t>
      </w:r>
      <w:r w:rsidR="007321EA">
        <w:rPr>
          <w:rFonts w:ascii="Arial" w:hAnsi="Arial" w:cs="Arial"/>
          <w:sz w:val="24"/>
          <w:szCs w:val="24"/>
        </w:rPr>
        <w:t xml:space="preserve">(i.e., prospectively allocating sufficient resources to data sharing activities) </w:t>
      </w:r>
      <w:r w:rsidR="00DB1CC5">
        <w:rPr>
          <w:rFonts w:ascii="Arial" w:hAnsi="Arial" w:cs="Arial"/>
          <w:sz w:val="24"/>
          <w:szCs w:val="24"/>
        </w:rPr>
        <w:t>and prospectively planned management</w:t>
      </w:r>
      <w:r w:rsidR="00A768AC">
        <w:rPr>
          <w:rFonts w:ascii="Arial" w:hAnsi="Arial" w:cs="Arial"/>
          <w:sz w:val="24"/>
          <w:szCs w:val="24"/>
        </w:rPr>
        <w:t xml:space="preserve"> (e.g. collection</w:t>
      </w:r>
      <w:r w:rsidR="0051419E">
        <w:rPr>
          <w:rFonts w:ascii="Arial" w:hAnsi="Arial" w:cs="Arial"/>
          <w:sz w:val="24"/>
          <w:szCs w:val="24"/>
        </w:rPr>
        <w:t xml:space="preserve">, </w:t>
      </w:r>
      <w:r w:rsidR="00A768AC">
        <w:rPr>
          <w:rFonts w:ascii="Arial" w:hAnsi="Arial" w:cs="Arial"/>
          <w:sz w:val="24"/>
          <w:szCs w:val="24"/>
        </w:rPr>
        <w:t>curation</w:t>
      </w:r>
      <w:r w:rsidR="0051419E">
        <w:rPr>
          <w:rFonts w:ascii="Arial" w:hAnsi="Arial" w:cs="Arial"/>
          <w:sz w:val="24"/>
          <w:szCs w:val="24"/>
        </w:rPr>
        <w:t xml:space="preserve"> and storage</w:t>
      </w:r>
      <w:r w:rsidR="00A768AC">
        <w:rPr>
          <w:rFonts w:ascii="Arial" w:hAnsi="Arial" w:cs="Arial"/>
          <w:sz w:val="24"/>
          <w:szCs w:val="24"/>
        </w:rPr>
        <w:t>)</w:t>
      </w:r>
      <w:r w:rsidR="00DB1CC5">
        <w:rPr>
          <w:rFonts w:ascii="Arial" w:hAnsi="Arial" w:cs="Arial"/>
          <w:sz w:val="24"/>
          <w:szCs w:val="24"/>
        </w:rPr>
        <w:t xml:space="preserve"> of data.</w:t>
      </w:r>
      <w:r w:rsidR="002C64EF">
        <w:rPr>
          <w:rFonts w:ascii="Arial" w:hAnsi="Arial" w:cs="Arial"/>
          <w:sz w:val="24"/>
          <w:szCs w:val="24"/>
        </w:rPr>
        <w:br/>
      </w:r>
      <w:r w:rsidR="0032609D">
        <w:rPr>
          <w:rFonts w:ascii="Arial" w:hAnsi="Arial" w:cs="Arial"/>
          <w:sz w:val="24"/>
          <w:szCs w:val="24"/>
        </w:rPr>
        <w:br/>
        <w:t xml:space="preserve">We identified three cross-sectional studies of data sharing policies of health research funders. </w:t>
      </w:r>
      <w:r w:rsidR="00996B12">
        <w:rPr>
          <w:rFonts w:ascii="Arial" w:hAnsi="Arial" w:cs="Arial"/>
          <w:sz w:val="24"/>
          <w:szCs w:val="24"/>
        </w:rPr>
        <w:t xml:space="preserve">A cross-sectional study of the data sharing policies of commercial and non-commercial funders </w:t>
      </w:r>
      <w:r w:rsidR="007573A5">
        <w:rPr>
          <w:rFonts w:ascii="Arial" w:hAnsi="Arial" w:cs="Arial"/>
          <w:sz w:val="24"/>
          <w:szCs w:val="24"/>
        </w:rPr>
        <w:t xml:space="preserve">found that only 38% of non-commercial funders had a data sharing policy (of which 60% </w:t>
      </w:r>
      <w:r w:rsidR="00137B55">
        <w:rPr>
          <w:rFonts w:ascii="Arial" w:hAnsi="Arial" w:cs="Arial"/>
          <w:sz w:val="24"/>
          <w:szCs w:val="24"/>
        </w:rPr>
        <w:t>encouraged</w:t>
      </w:r>
      <w:r w:rsidR="007573A5">
        <w:rPr>
          <w:rFonts w:ascii="Arial" w:hAnsi="Arial" w:cs="Arial"/>
          <w:sz w:val="24"/>
          <w:szCs w:val="24"/>
        </w:rPr>
        <w:t xml:space="preserve"> data sharing and 40% </w:t>
      </w:r>
      <w:r w:rsidR="00137B55">
        <w:rPr>
          <w:rFonts w:ascii="Arial" w:hAnsi="Arial" w:cs="Arial"/>
          <w:sz w:val="24"/>
          <w:szCs w:val="24"/>
        </w:rPr>
        <w:t>mandated</w:t>
      </w:r>
      <w:r w:rsidR="007573A5">
        <w:rPr>
          <w:rFonts w:ascii="Arial" w:hAnsi="Arial" w:cs="Arial"/>
          <w:sz w:val="24"/>
          <w:szCs w:val="24"/>
        </w:rPr>
        <w:t xml:space="preserve"> data sharing)</w:t>
      </w:r>
      <w:r w:rsidR="00D53B71">
        <w:rPr>
          <w:rFonts w:ascii="Arial" w:hAnsi="Arial" w:cs="Arial"/>
          <w:sz w:val="24"/>
          <w:szCs w:val="24"/>
        </w:rPr>
        <w:t xml:space="preserve"> and only 41% of commercial funders had a data sharing policy.</w:t>
      </w:r>
      <w:r w:rsidR="00EF1962">
        <w:rPr>
          <w:rFonts w:ascii="Arial" w:hAnsi="Arial" w:cs="Arial"/>
          <w:sz w:val="24"/>
          <w:szCs w:val="24"/>
        </w:rPr>
        <w:fldChar w:fldCharType="begin">
          <w:fldData xml:space="preserve">PEVuZE5vdGU+PENpdGU+PEF1dGhvcj5HYWJhPC9BdXRob3I+PFllYXI+MjAyMDwvWWVhcj48UmVj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HYWJhPC9BdXRob3I+PFllYXI+MjAyMDwvWWVhcj48UmVj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EF1962">
        <w:rPr>
          <w:rFonts w:ascii="Arial" w:hAnsi="Arial" w:cs="Arial"/>
          <w:sz w:val="24"/>
          <w:szCs w:val="24"/>
        </w:rPr>
      </w:r>
      <w:r w:rsidR="00EF1962">
        <w:rPr>
          <w:rFonts w:ascii="Arial" w:hAnsi="Arial" w:cs="Arial"/>
          <w:sz w:val="24"/>
          <w:szCs w:val="24"/>
        </w:rPr>
        <w:fldChar w:fldCharType="separate"/>
      </w:r>
      <w:r w:rsidR="00AD1D0B">
        <w:rPr>
          <w:rFonts w:ascii="Arial" w:hAnsi="Arial" w:cs="Arial"/>
          <w:noProof/>
          <w:sz w:val="24"/>
          <w:szCs w:val="24"/>
        </w:rPr>
        <w:t>(14)</w:t>
      </w:r>
      <w:r w:rsidR="00EF1962">
        <w:rPr>
          <w:rFonts w:ascii="Arial" w:hAnsi="Arial" w:cs="Arial"/>
          <w:sz w:val="24"/>
          <w:szCs w:val="24"/>
        </w:rPr>
        <w:fldChar w:fldCharType="end"/>
      </w:r>
      <w:r w:rsidR="00415BAD">
        <w:rPr>
          <w:rFonts w:ascii="Arial" w:hAnsi="Arial" w:cs="Arial"/>
          <w:sz w:val="24"/>
          <w:szCs w:val="24"/>
        </w:rPr>
        <w:t xml:space="preserve"> </w:t>
      </w:r>
      <w:r w:rsidR="00B40C55">
        <w:rPr>
          <w:rFonts w:ascii="Arial" w:hAnsi="Arial" w:cs="Arial"/>
          <w:sz w:val="24"/>
          <w:szCs w:val="24"/>
        </w:rPr>
        <w:t>A cross-sectional study of the data sharing policies of clinical trial funders in France found that only 29% had a data sharing policy, of which 89% supported data sharing and 11% mandated data sharing.</w:t>
      </w:r>
      <w:r w:rsidR="00B40C55">
        <w:rPr>
          <w:rFonts w:ascii="Arial" w:hAnsi="Arial" w:cs="Arial"/>
          <w:sz w:val="24"/>
          <w:szCs w:val="24"/>
        </w:rPr>
        <w:fldChar w:fldCharType="begin">
          <w:fldData xml:space="preserve">PEVuZE5vdGU+PENpdGU+PEF1dGhvcj5Sb2xsYW5kbzwvQXV0aG9yPjxZZWFyPjIwMjA8L1llYXI+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Sb2xsYW5kbzwvQXV0aG9yPjxZZWFyPjIwMjA8L1llYXI+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B40C55">
        <w:rPr>
          <w:rFonts w:ascii="Arial" w:hAnsi="Arial" w:cs="Arial"/>
          <w:sz w:val="24"/>
          <w:szCs w:val="24"/>
        </w:rPr>
      </w:r>
      <w:r w:rsidR="00B40C55">
        <w:rPr>
          <w:rFonts w:ascii="Arial" w:hAnsi="Arial" w:cs="Arial"/>
          <w:sz w:val="24"/>
          <w:szCs w:val="24"/>
        </w:rPr>
        <w:fldChar w:fldCharType="separate"/>
      </w:r>
      <w:r w:rsidR="002C1AC8">
        <w:rPr>
          <w:rFonts w:ascii="Arial" w:hAnsi="Arial" w:cs="Arial"/>
          <w:noProof/>
          <w:sz w:val="24"/>
          <w:szCs w:val="24"/>
        </w:rPr>
        <w:t>(17)</w:t>
      </w:r>
      <w:r w:rsidR="00B40C55">
        <w:rPr>
          <w:rFonts w:ascii="Arial" w:hAnsi="Arial" w:cs="Arial"/>
          <w:sz w:val="24"/>
          <w:szCs w:val="24"/>
        </w:rPr>
        <w:fldChar w:fldCharType="end"/>
      </w:r>
      <w:r w:rsidR="00B40C55">
        <w:rPr>
          <w:rFonts w:ascii="Arial" w:hAnsi="Arial" w:cs="Arial"/>
          <w:sz w:val="24"/>
          <w:szCs w:val="24"/>
        </w:rPr>
        <w:t xml:space="preserve"> Of clinical trials funders in France with a data sharing policy, </w:t>
      </w:r>
      <w:r w:rsidR="005331AB">
        <w:rPr>
          <w:rFonts w:ascii="Arial" w:hAnsi="Arial" w:cs="Arial"/>
          <w:sz w:val="24"/>
          <w:szCs w:val="24"/>
        </w:rPr>
        <w:t>33% specified the type of data shared and the mode of sharing data</w:t>
      </w:r>
      <w:r w:rsidR="00C030ED">
        <w:rPr>
          <w:rFonts w:ascii="Arial" w:hAnsi="Arial" w:cs="Arial"/>
          <w:sz w:val="24"/>
          <w:szCs w:val="24"/>
        </w:rPr>
        <w:t xml:space="preserve"> but restricted the sharing of data to researchers.</w:t>
      </w:r>
      <w:r w:rsidR="00310C53">
        <w:rPr>
          <w:rFonts w:ascii="Arial" w:hAnsi="Arial" w:cs="Arial"/>
          <w:sz w:val="24"/>
          <w:szCs w:val="24"/>
        </w:rPr>
        <w:fldChar w:fldCharType="begin">
          <w:fldData xml:space="preserve">PEVuZE5vdGU+PENpdGU+PEF1dGhvcj5Sb2xsYW5kbzwvQXV0aG9yPjxZZWFyPjIwMjA8L1llYXI+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Sb2xsYW5kbzwvQXV0aG9yPjxZZWFyPjIwMjA8L1llYXI+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310C53">
        <w:rPr>
          <w:rFonts w:ascii="Arial" w:hAnsi="Arial" w:cs="Arial"/>
          <w:sz w:val="24"/>
          <w:szCs w:val="24"/>
        </w:rPr>
      </w:r>
      <w:r w:rsidR="00310C53">
        <w:rPr>
          <w:rFonts w:ascii="Arial" w:hAnsi="Arial" w:cs="Arial"/>
          <w:sz w:val="24"/>
          <w:szCs w:val="24"/>
        </w:rPr>
        <w:fldChar w:fldCharType="separate"/>
      </w:r>
      <w:r w:rsidR="002C1AC8">
        <w:rPr>
          <w:rFonts w:ascii="Arial" w:hAnsi="Arial" w:cs="Arial"/>
          <w:noProof/>
          <w:sz w:val="24"/>
          <w:szCs w:val="24"/>
        </w:rPr>
        <w:t>(17)</w:t>
      </w:r>
      <w:r w:rsidR="00310C53">
        <w:rPr>
          <w:rFonts w:ascii="Arial" w:hAnsi="Arial" w:cs="Arial"/>
          <w:sz w:val="24"/>
          <w:szCs w:val="24"/>
        </w:rPr>
        <w:fldChar w:fldCharType="end"/>
      </w:r>
      <w:r w:rsidR="00C030ED">
        <w:rPr>
          <w:rFonts w:ascii="Arial" w:hAnsi="Arial" w:cs="Arial"/>
          <w:sz w:val="24"/>
          <w:szCs w:val="24"/>
        </w:rPr>
        <w:t xml:space="preserve"> </w:t>
      </w:r>
      <w:r w:rsidR="00383DE1">
        <w:rPr>
          <w:rFonts w:ascii="Arial" w:hAnsi="Arial" w:cs="Arial"/>
          <w:sz w:val="24"/>
          <w:szCs w:val="24"/>
        </w:rPr>
        <w:t>Another cross-sectional study of life science researchers found that approximately a third of grant reviewers placed no weight on data sharing plans in their reviews.</w:t>
      </w:r>
      <w:r w:rsidR="00383DE1">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383DE1">
        <w:rPr>
          <w:rFonts w:ascii="Arial" w:hAnsi="Arial" w:cs="Arial"/>
          <w:sz w:val="24"/>
          <w:szCs w:val="24"/>
        </w:rPr>
      </w:r>
      <w:r w:rsidR="00383DE1">
        <w:rPr>
          <w:rFonts w:ascii="Arial" w:hAnsi="Arial" w:cs="Arial"/>
          <w:sz w:val="24"/>
          <w:szCs w:val="24"/>
        </w:rPr>
        <w:fldChar w:fldCharType="separate"/>
      </w:r>
      <w:r w:rsidR="00AD1D0B">
        <w:rPr>
          <w:rFonts w:ascii="Arial" w:hAnsi="Arial" w:cs="Arial"/>
          <w:noProof/>
          <w:sz w:val="24"/>
          <w:szCs w:val="24"/>
        </w:rPr>
        <w:t>(9)</w:t>
      </w:r>
      <w:r w:rsidR="00383DE1">
        <w:rPr>
          <w:rFonts w:ascii="Arial" w:hAnsi="Arial" w:cs="Arial"/>
          <w:sz w:val="24"/>
          <w:szCs w:val="24"/>
        </w:rPr>
        <w:fldChar w:fldCharType="end"/>
      </w:r>
      <w:r w:rsidR="0083648A">
        <w:rPr>
          <w:rFonts w:ascii="Arial" w:hAnsi="Arial" w:cs="Arial"/>
          <w:sz w:val="24"/>
          <w:szCs w:val="24"/>
        </w:rPr>
        <w:br/>
      </w:r>
      <w:r w:rsidR="00097759">
        <w:rPr>
          <w:rFonts w:ascii="Arial" w:hAnsi="Arial" w:cs="Arial"/>
          <w:sz w:val="24"/>
          <w:szCs w:val="24"/>
        </w:rPr>
        <w:br/>
      </w:r>
      <w:r w:rsidR="00057920">
        <w:rPr>
          <w:rFonts w:ascii="Arial" w:hAnsi="Arial" w:cs="Arial"/>
          <w:b/>
          <w:bCs/>
          <w:sz w:val="24"/>
          <w:szCs w:val="24"/>
        </w:rPr>
        <w:t>RESEARCH ETHICS COMMITTEES</w:t>
      </w:r>
      <w:r w:rsidR="00057920">
        <w:rPr>
          <w:rFonts w:ascii="Arial" w:hAnsi="Arial" w:cs="Arial"/>
          <w:b/>
          <w:bCs/>
          <w:sz w:val="24"/>
          <w:szCs w:val="24"/>
        </w:rPr>
        <w:br/>
      </w:r>
      <w:r w:rsidR="00C91052">
        <w:rPr>
          <w:rFonts w:ascii="Arial" w:hAnsi="Arial" w:cs="Arial"/>
          <w:sz w:val="24"/>
          <w:szCs w:val="24"/>
        </w:rPr>
        <w:t xml:space="preserve">Research ethics committees </w:t>
      </w:r>
      <w:r w:rsidR="00B179C1">
        <w:rPr>
          <w:rFonts w:ascii="Arial" w:hAnsi="Arial" w:cs="Arial"/>
          <w:sz w:val="24"/>
          <w:szCs w:val="24"/>
        </w:rPr>
        <w:t xml:space="preserve">which recommend data from research they review be shared would </w:t>
      </w:r>
      <w:r w:rsidR="00B179C1" w:rsidRPr="00906A49">
        <w:rPr>
          <w:rFonts w:ascii="Arial" w:hAnsi="Arial" w:cs="Arial"/>
          <w:sz w:val="24"/>
          <w:szCs w:val="24"/>
        </w:rPr>
        <w:t xml:space="preserve">strengthen the social licence and public acceptability of </w:t>
      </w:r>
      <w:r w:rsidR="00B179C1">
        <w:rPr>
          <w:rFonts w:ascii="Arial" w:hAnsi="Arial" w:cs="Arial"/>
          <w:sz w:val="24"/>
          <w:szCs w:val="24"/>
        </w:rPr>
        <w:t>health research</w:t>
      </w:r>
      <w:r w:rsidR="0051419E">
        <w:rPr>
          <w:rFonts w:ascii="Arial" w:hAnsi="Arial" w:cs="Arial"/>
          <w:sz w:val="24"/>
          <w:szCs w:val="24"/>
        </w:rPr>
        <w:t>, and support the production of high quality datasets</w:t>
      </w:r>
      <w:r w:rsidR="00B179C1">
        <w:rPr>
          <w:rFonts w:ascii="Arial" w:hAnsi="Arial" w:cs="Arial"/>
          <w:sz w:val="24"/>
          <w:szCs w:val="24"/>
        </w:rPr>
        <w:t xml:space="preserve">. </w:t>
      </w:r>
      <w:r w:rsidR="004A4125" w:rsidRPr="00906A49">
        <w:rPr>
          <w:rFonts w:ascii="Arial" w:hAnsi="Arial" w:cs="Arial"/>
          <w:sz w:val="24"/>
          <w:szCs w:val="24"/>
        </w:rPr>
        <w:t xml:space="preserve">Data sharing standards </w:t>
      </w:r>
      <w:r w:rsidR="00A55725">
        <w:rPr>
          <w:rFonts w:ascii="Arial" w:hAnsi="Arial" w:cs="Arial"/>
          <w:sz w:val="24"/>
          <w:szCs w:val="24"/>
        </w:rPr>
        <w:t>can</w:t>
      </w:r>
      <w:r w:rsidR="00C94FBE">
        <w:rPr>
          <w:rFonts w:ascii="Arial" w:hAnsi="Arial" w:cs="Arial"/>
          <w:sz w:val="24"/>
          <w:szCs w:val="24"/>
        </w:rPr>
        <w:t xml:space="preserve"> support</w:t>
      </w:r>
      <w:r w:rsidR="004A4125" w:rsidRPr="00906A49">
        <w:rPr>
          <w:rFonts w:ascii="Arial" w:hAnsi="Arial" w:cs="Arial"/>
          <w:sz w:val="24"/>
          <w:szCs w:val="24"/>
        </w:rPr>
        <w:t xml:space="preserve"> </w:t>
      </w:r>
      <w:r w:rsidR="00C91052">
        <w:rPr>
          <w:rFonts w:ascii="Arial" w:hAnsi="Arial" w:cs="Arial"/>
          <w:sz w:val="24"/>
          <w:szCs w:val="24"/>
        </w:rPr>
        <w:t>research ethics committees</w:t>
      </w:r>
      <w:r w:rsidR="004A4125" w:rsidRPr="00906A49">
        <w:rPr>
          <w:rFonts w:ascii="Arial" w:hAnsi="Arial" w:cs="Arial"/>
          <w:sz w:val="24"/>
          <w:szCs w:val="24"/>
        </w:rPr>
        <w:t xml:space="preserve">, who often consider whether proposals for data sharing meet </w:t>
      </w:r>
      <w:r w:rsidR="004A4125" w:rsidRPr="00906A49">
        <w:rPr>
          <w:rFonts w:ascii="Arial" w:hAnsi="Arial" w:cs="Arial"/>
          <w:sz w:val="24"/>
          <w:szCs w:val="24"/>
        </w:rPr>
        <w:lastRenderedPageBreak/>
        <w:t>ethical and regulatory standards.</w:t>
      </w:r>
      <w:r w:rsidR="004A4125" w:rsidRPr="00906A49">
        <w:rPr>
          <w:rFonts w:ascii="Arial" w:hAnsi="Arial" w:cs="Arial"/>
          <w:sz w:val="24"/>
          <w:szCs w:val="24"/>
        </w:rPr>
        <w:fldChar w:fldCharType="begin">
          <w:fldData xml:space="preserve">PEVuZE5vdGU+PENpdGU+PEF1dGhvcj5MZW1rZTwvQXV0aG9yPjxZZWFyPjIwMTE8L1llYXI+PFJl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MZW1rZTwvQXV0aG9yPjxZZWFyPjIwMTE8L1llYXI+PFJl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4A4125" w:rsidRPr="00906A49">
        <w:rPr>
          <w:rFonts w:ascii="Arial" w:hAnsi="Arial" w:cs="Arial"/>
          <w:sz w:val="24"/>
          <w:szCs w:val="24"/>
        </w:rPr>
      </w:r>
      <w:r w:rsidR="004A4125" w:rsidRPr="00906A49">
        <w:rPr>
          <w:rFonts w:ascii="Arial" w:hAnsi="Arial" w:cs="Arial"/>
          <w:sz w:val="24"/>
          <w:szCs w:val="24"/>
        </w:rPr>
        <w:fldChar w:fldCharType="separate"/>
      </w:r>
      <w:r w:rsidR="002C1AC8">
        <w:rPr>
          <w:rFonts w:ascii="Arial" w:hAnsi="Arial" w:cs="Arial"/>
          <w:noProof/>
          <w:sz w:val="24"/>
          <w:szCs w:val="24"/>
        </w:rPr>
        <w:t>(18)</w:t>
      </w:r>
      <w:r w:rsidR="004A4125" w:rsidRPr="00906A49">
        <w:rPr>
          <w:rFonts w:ascii="Arial" w:hAnsi="Arial" w:cs="Arial"/>
          <w:sz w:val="24"/>
          <w:szCs w:val="24"/>
        </w:rPr>
        <w:fldChar w:fldCharType="end"/>
      </w:r>
      <w:r w:rsidR="00C94FBE">
        <w:rPr>
          <w:rFonts w:ascii="Arial" w:hAnsi="Arial" w:cs="Arial"/>
          <w:sz w:val="24"/>
          <w:szCs w:val="24"/>
        </w:rPr>
        <w:t xml:space="preserve"> </w:t>
      </w:r>
      <w:r w:rsidR="0032609D">
        <w:rPr>
          <w:rFonts w:ascii="Arial" w:hAnsi="Arial" w:cs="Arial"/>
          <w:sz w:val="24"/>
          <w:szCs w:val="24"/>
        </w:rPr>
        <w:br/>
      </w:r>
      <w:r w:rsidR="0032609D">
        <w:rPr>
          <w:rFonts w:ascii="Arial" w:hAnsi="Arial" w:cs="Arial"/>
          <w:sz w:val="24"/>
          <w:szCs w:val="24"/>
        </w:rPr>
        <w:br/>
        <w:t>We did not identify any studies of data sharing policies of research ethics committees.</w:t>
      </w:r>
      <w:r w:rsidR="0032609D">
        <w:rPr>
          <w:rFonts w:ascii="Arial" w:hAnsi="Arial" w:cs="Arial"/>
          <w:sz w:val="24"/>
          <w:szCs w:val="24"/>
        </w:rPr>
        <w:br/>
      </w:r>
      <w:r w:rsidR="0032609D">
        <w:rPr>
          <w:rFonts w:ascii="Arial" w:hAnsi="Arial" w:cs="Arial"/>
          <w:b/>
          <w:bCs/>
          <w:sz w:val="24"/>
          <w:szCs w:val="24"/>
        </w:rPr>
        <w:br/>
        <w:t>CLINICAL TRIAL REGISTRIES</w:t>
      </w:r>
      <w:r w:rsidR="00FE748F" w:rsidRPr="00FE748F">
        <w:rPr>
          <w:rFonts w:ascii="Arial" w:hAnsi="Arial" w:cs="Arial"/>
          <w:b/>
          <w:bCs/>
          <w:sz w:val="24"/>
          <w:szCs w:val="24"/>
        </w:rPr>
        <w:br/>
      </w:r>
      <w:r w:rsidR="001D6ED4">
        <w:rPr>
          <w:rFonts w:ascii="Arial" w:hAnsi="Arial" w:cs="Arial"/>
          <w:sz w:val="24"/>
          <w:szCs w:val="24"/>
        </w:rPr>
        <w:t xml:space="preserve">Clinical trial registries which require data from clinical trials they register to be shared would </w:t>
      </w:r>
      <w:r w:rsidR="00B179C1" w:rsidRPr="00906A49">
        <w:rPr>
          <w:rFonts w:ascii="Arial" w:hAnsi="Arial" w:cs="Arial"/>
          <w:sz w:val="24"/>
          <w:szCs w:val="24"/>
        </w:rPr>
        <w:t>expediate the validation of research (e.g., reproduction and replication</w:t>
      </w:r>
      <w:r w:rsidR="00B179C1">
        <w:rPr>
          <w:rFonts w:ascii="Arial" w:hAnsi="Arial" w:cs="Arial"/>
          <w:sz w:val="24"/>
          <w:szCs w:val="24"/>
        </w:rPr>
        <w:t xml:space="preserve"> through complete re-analysis of data</w:t>
      </w:r>
      <w:r w:rsidR="00B179C1" w:rsidRPr="00906A49">
        <w:rPr>
          <w:rFonts w:ascii="Arial" w:hAnsi="Arial" w:cs="Arial"/>
          <w:sz w:val="24"/>
          <w:szCs w:val="24"/>
        </w:rPr>
        <w:t>) and synthesis of evidence.</w:t>
      </w:r>
      <w:r w:rsidR="0032609D">
        <w:rPr>
          <w:rFonts w:ascii="Arial" w:hAnsi="Arial" w:cs="Arial"/>
          <w:sz w:val="24"/>
          <w:szCs w:val="24"/>
        </w:rPr>
        <w:br/>
      </w:r>
      <w:r w:rsidR="0032609D">
        <w:rPr>
          <w:rFonts w:ascii="Arial" w:hAnsi="Arial" w:cs="Arial"/>
          <w:sz w:val="24"/>
          <w:szCs w:val="24"/>
        </w:rPr>
        <w:br/>
        <w:t>We did not identify any studies of data sharing policies of clinical trial registries.</w:t>
      </w:r>
      <w:r w:rsidR="001B19D5">
        <w:rPr>
          <w:rFonts w:ascii="Arial" w:hAnsi="Arial" w:cs="Arial"/>
          <w:sz w:val="24"/>
          <w:szCs w:val="24"/>
        </w:rPr>
        <w:br/>
      </w:r>
      <w:r w:rsidR="0032609D">
        <w:rPr>
          <w:rFonts w:ascii="Arial" w:hAnsi="Arial" w:cs="Arial"/>
          <w:i/>
          <w:iCs/>
          <w:sz w:val="24"/>
          <w:szCs w:val="24"/>
        </w:rPr>
        <w:br/>
      </w:r>
      <w:r w:rsidR="0032609D" w:rsidRPr="0032609D">
        <w:rPr>
          <w:rFonts w:ascii="Arial" w:hAnsi="Arial" w:cs="Arial"/>
          <w:b/>
          <w:bCs/>
          <w:sz w:val="24"/>
          <w:szCs w:val="24"/>
        </w:rPr>
        <w:t>PEER-REVIEWED SCIENTIFIC JOURNALS</w:t>
      </w:r>
      <w:r w:rsidR="0032609D">
        <w:rPr>
          <w:rFonts w:ascii="Arial" w:hAnsi="Arial" w:cs="Arial"/>
          <w:i/>
          <w:iCs/>
          <w:sz w:val="24"/>
          <w:szCs w:val="24"/>
        </w:rPr>
        <w:br/>
      </w:r>
      <w:r w:rsidR="00B179C1">
        <w:rPr>
          <w:rFonts w:ascii="Arial" w:hAnsi="Arial" w:cs="Arial"/>
          <w:sz w:val="24"/>
          <w:szCs w:val="24"/>
        </w:rPr>
        <w:t xml:space="preserve">Peer-reviewed scientific journals </w:t>
      </w:r>
      <w:r w:rsidR="0083648A">
        <w:rPr>
          <w:rFonts w:ascii="Arial" w:hAnsi="Arial" w:cs="Arial"/>
          <w:sz w:val="24"/>
          <w:szCs w:val="24"/>
        </w:rPr>
        <w:t>wh</w:t>
      </w:r>
      <w:r w:rsidR="001D6ED4">
        <w:rPr>
          <w:rFonts w:ascii="Arial" w:hAnsi="Arial" w:cs="Arial"/>
          <w:sz w:val="24"/>
          <w:szCs w:val="24"/>
        </w:rPr>
        <w:t>ich</w:t>
      </w:r>
      <w:r w:rsidR="00B179C1">
        <w:rPr>
          <w:rFonts w:ascii="Arial" w:hAnsi="Arial" w:cs="Arial"/>
          <w:sz w:val="24"/>
          <w:szCs w:val="24"/>
        </w:rPr>
        <w:t xml:space="preserve"> require </w:t>
      </w:r>
      <w:r w:rsidR="001D6ED4">
        <w:rPr>
          <w:rFonts w:ascii="Arial" w:hAnsi="Arial" w:cs="Arial"/>
          <w:sz w:val="24"/>
          <w:szCs w:val="24"/>
        </w:rPr>
        <w:t xml:space="preserve">data from articles they publish to be shared would enhance </w:t>
      </w:r>
      <w:r w:rsidR="00B179C1" w:rsidRPr="00906A49">
        <w:rPr>
          <w:rFonts w:ascii="Arial" w:hAnsi="Arial" w:cs="Arial"/>
          <w:sz w:val="24"/>
          <w:szCs w:val="24"/>
        </w:rPr>
        <w:t xml:space="preserve">the transparency of findings </w:t>
      </w:r>
      <w:r w:rsidR="00B179C1">
        <w:rPr>
          <w:rFonts w:ascii="Arial" w:hAnsi="Arial" w:cs="Arial"/>
          <w:sz w:val="24"/>
          <w:szCs w:val="24"/>
        </w:rPr>
        <w:t xml:space="preserve">(i.e., openness of information irrespective of outcome) </w:t>
      </w:r>
      <w:r w:rsidR="00B179C1" w:rsidRPr="00906A49">
        <w:rPr>
          <w:rFonts w:ascii="Arial" w:hAnsi="Arial" w:cs="Arial"/>
          <w:sz w:val="24"/>
          <w:szCs w:val="24"/>
        </w:rPr>
        <w:t>and confidence in results (e.g., accuracy</w:t>
      </w:r>
      <w:r w:rsidR="00B179C1">
        <w:rPr>
          <w:rFonts w:ascii="Arial" w:hAnsi="Arial" w:cs="Arial"/>
          <w:sz w:val="24"/>
          <w:szCs w:val="24"/>
        </w:rPr>
        <w:t xml:space="preserve"> and validity</w:t>
      </w:r>
      <w:r w:rsidR="00B179C1" w:rsidRPr="00906A49">
        <w:rPr>
          <w:rFonts w:ascii="Arial" w:hAnsi="Arial" w:cs="Arial"/>
          <w:sz w:val="24"/>
          <w:szCs w:val="24"/>
        </w:rPr>
        <w:t>)</w:t>
      </w:r>
      <w:r w:rsidR="001D6ED4">
        <w:rPr>
          <w:rFonts w:ascii="Arial" w:hAnsi="Arial" w:cs="Arial"/>
          <w:sz w:val="24"/>
          <w:szCs w:val="24"/>
        </w:rPr>
        <w:t xml:space="preserve">. </w:t>
      </w:r>
      <w:r w:rsidR="0037330E">
        <w:rPr>
          <w:rFonts w:ascii="Arial" w:hAnsi="Arial" w:cs="Arial"/>
          <w:sz w:val="24"/>
          <w:szCs w:val="24"/>
        </w:rPr>
        <w:t xml:space="preserve">The </w:t>
      </w:r>
      <w:r w:rsidR="0037330E" w:rsidRPr="003A70DD">
        <w:rPr>
          <w:rFonts w:ascii="Arial" w:hAnsi="Arial" w:cs="Arial"/>
          <w:sz w:val="24"/>
          <w:szCs w:val="24"/>
        </w:rPr>
        <w:t>Principles of Transparency and Best Practice in Scholarly Publishing</w:t>
      </w:r>
      <w:r w:rsidR="0037330E">
        <w:rPr>
          <w:rFonts w:ascii="Arial" w:hAnsi="Arial" w:cs="Arial"/>
          <w:sz w:val="24"/>
          <w:szCs w:val="24"/>
        </w:rPr>
        <w:t xml:space="preserve"> (</w:t>
      </w:r>
      <w:hyperlink r:id="rId9" w:history="1">
        <w:r w:rsidR="0037330E" w:rsidRPr="00765013">
          <w:rPr>
            <w:rStyle w:val="Hyperlink"/>
            <w:rFonts w:ascii="Arial" w:hAnsi="Arial" w:cs="Arial"/>
            <w:sz w:val="24"/>
            <w:szCs w:val="24"/>
          </w:rPr>
          <w:t>https://doaj.org/apply/transparency/</w:t>
        </w:r>
      </w:hyperlink>
      <w:r w:rsidR="0037330E">
        <w:rPr>
          <w:rFonts w:ascii="Arial" w:hAnsi="Arial" w:cs="Arial"/>
          <w:sz w:val="24"/>
          <w:szCs w:val="24"/>
        </w:rPr>
        <w:t xml:space="preserve">), by the </w:t>
      </w:r>
      <w:r w:rsidR="0037330E" w:rsidRPr="003A70DD">
        <w:rPr>
          <w:rFonts w:ascii="Arial" w:hAnsi="Arial" w:cs="Arial"/>
          <w:sz w:val="24"/>
          <w:szCs w:val="24"/>
        </w:rPr>
        <w:t>Committee on Publication Ethics</w:t>
      </w:r>
      <w:r w:rsidR="0037330E">
        <w:rPr>
          <w:rFonts w:ascii="Arial" w:hAnsi="Arial" w:cs="Arial"/>
          <w:sz w:val="24"/>
          <w:szCs w:val="24"/>
        </w:rPr>
        <w:t xml:space="preserve"> (COPE)</w:t>
      </w:r>
      <w:r w:rsidR="0037330E" w:rsidRPr="003A70DD">
        <w:rPr>
          <w:rFonts w:ascii="Arial" w:hAnsi="Arial" w:cs="Arial"/>
          <w:sz w:val="24"/>
          <w:szCs w:val="24"/>
        </w:rPr>
        <w:t>, Directory of Open Access Journals</w:t>
      </w:r>
      <w:r w:rsidR="0037330E">
        <w:rPr>
          <w:rFonts w:ascii="Arial" w:hAnsi="Arial" w:cs="Arial"/>
          <w:sz w:val="24"/>
          <w:szCs w:val="24"/>
        </w:rPr>
        <w:t xml:space="preserve"> (DOAJ)</w:t>
      </w:r>
      <w:r w:rsidR="0037330E" w:rsidRPr="003A70DD">
        <w:rPr>
          <w:rFonts w:ascii="Arial" w:hAnsi="Arial" w:cs="Arial"/>
          <w:sz w:val="24"/>
          <w:szCs w:val="24"/>
        </w:rPr>
        <w:t xml:space="preserve">, Open Access Scholarly Publishers Association </w:t>
      </w:r>
      <w:r w:rsidR="0037330E">
        <w:rPr>
          <w:rFonts w:ascii="Arial" w:hAnsi="Arial" w:cs="Arial"/>
          <w:sz w:val="24"/>
          <w:szCs w:val="24"/>
        </w:rPr>
        <w:t xml:space="preserve">(OASPA) </w:t>
      </w:r>
      <w:r w:rsidR="0037330E" w:rsidRPr="003A70DD">
        <w:rPr>
          <w:rFonts w:ascii="Arial" w:hAnsi="Arial" w:cs="Arial"/>
          <w:sz w:val="24"/>
          <w:szCs w:val="24"/>
        </w:rPr>
        <w:t>and the World Association of Medical Editors</w:t>
      </w:r>
      <w:r w:rsidR="0037330E">
        <w:rPr>
          <w:rFonts w:ascii="Arial" w:hAnsi="Arial" w:cs="Arial"/>
          <w:sz w:val="24"/>
          <w:szCs w:val="24"/>
        </w:rPr>
        <w:t xml:space="preserve"> (WAME), requires member journals to have a policy on data sharing and reproducibility, and the </w:t>
      </w:r>
      <w:r w:rsidR="0037330E" w:rsidRPr="003A70DD">
        <w:rPr>
          <w:rFonts w:ascii="Arial" w:hAnsi="Arial" w:cs="Arial"/>
          <w:sz w:val="24"/>
          <w:szCs w:val="24"/>
        </w:rPr>
        <w:t>Recommendations for the Conduct, Reporting, Editing, and Publication of Scholarly Work in Medical Journals</w:t>
      </w:r>
      <w:r w:rsidR="0037330E">
        <w:rPr>
          <w:rFonts w:ascii="Arial" w:hAnsi="Arial" w:cs="Arial"/>
          <w:sz w:val="24"/>
          <w:szCs w:val="24"/>
        </w:rPr>
        <w:t xml:space="preserve"> (</w:t>
      </w:r>
      <w:hyperlink r:id="rId10" w:history="1">
        <w:r w:rsidR="0037330E" w:rsidRPr="00765013">
          <w:rPr>
            <w:rStyle w:val="Hyperlink"/>
            <w:rFonts w:ascii="Arial" w:hAnsi="Arial" w:cs="Arial"/>
            <w:sz w:val="24"/>
            <w:szCs w:val="24"/>
          </w:rPr>
          <w:t>http://www.icmje.org/recommendations/</w:t>
        </w:r>
      </w:hyperlink>
      <w:r w:rsidR="0037330E">
        <w:rPr>
          <w:rFonts w:ascii="Arial" w:hAnsi="Arial" w:cs="Arial"/>
          <w:sz w:val="24"/>
          <w:szCs w:val="24"/>
        </w:rPr>
        <w:t>), by the International Committee of Medical Journal Editors (ICJME), requires clinical trials submitted to member journals to have a data sharing statement in the manuscript and a data sharing plan in the trial registration.</w:t>
      </w:r>
      <w:r w:rsidR="0037330E">
        <w:rPr>
          <w:rFonts w:ascii="Arial" w:hAnsi="Arial" w:cs="Arial"/>
          <w:sz w:val="24"/>
          <w:szCs w:val="24"/>
        </w:rPr>
        <w:fldChar w:fldCharType="begin"/>
      </w:r>
      <w:r w:rsidR="002C1AC8">
        <w:rPr>
          <w:rFonts w:ascii="Arial" w:hAnsi="Arial" w:cs="Arial"/>
          <w:sz w:val="24"/>
          <w:szCs w:val="24"/>
        </w:rPr>
        <w:instrText xml:space="preserve"> ADDIN EN.CITE &lt;EndNote&gt;&lt;Cite&gt;&lt;Author&gt;International Committee ofMedical Journal Editors’&lt;/Author&gt;&lt;Year&gt;2019&lt;/Year&gt;&lt;RecNum&gt;153&lt;/RecNum&gt;&lt;DisplayText&gt;(19)&lt;/DisplayText&gt;&lt;record&gt;&lt;rec-number&gt;153&lt;/rec-number&gt;&lt;foreign-keys&gt;&lt;key app="EN" db-id="rtsst0v2yfrav3errarvde2k5rxzrr0ssxtx" timestamp="1634000530"&gt;153&lt;/key&gt;&lt;/foreign-keys&gt;&lt;ref-type name="Generic"&gt;13&lt;/ref-type&gt;&lt;contributors&gt;&lt;authors&gt;&lt;author&gt;International Committee ofMedical Journal Editors’,&lt;/author&gt;&lt;/authors&gt;&lt;/contributors&gt;&lt;titles&gt;&lt;title&gt;Recommendations for the Conduct, Reporting, Editing and Publication of Scholarly Work in Medical Journals &lt;/title&gt;&lt;/titles&gt;&lt;pages&gt;14&lt;/pages&gt;&lt;dates&gt;&lt;year&gt;2019&lt;/year&gt;&lt;pub-dates&gt;&lt;date&gt;December&lt;/date&gt;&lt;/pub-dates&gt;&lt;/dates&gt;&lt;urls&gt;&lt;related-urls&gt;&lt;url&gt;http://www.icmje.org/recommendations/&lt;/url&gt;&lt;/related-urls&gt;&lt;/urls&gt;&lt;language&gt;English&lt;/language&gt;&lt;/record&gt;&lt;/Cite&gt;&lt;/EndNote&gt;</w:instrText>
      </w:r>
      <w:r w:rsidR="0037330E">
        <w:rPr>
          <w:rFonts w:ascii="Arial" w:hAnsi="Arial" w:cs="Arial"/>
          <w:sz w:val="24"/>
          <w:szCs w:val="24"/>
        </w:rPr>
        <w:fldChar w:fldCharType="separate"/>
      </w:r>
      <w:r w:rsidR="002C1AC8">
        <w:rPr>
          <w:rFonts w:ascii="Arial" w:hAnsi="Arial" w:cs="Arial"/>
          <w:noProof/>
          <w:sz w:val="24"/>
          <w:szCs w:val="24"/>
        </w:rPr>
        <w:t>(19)</w:t>
      </w:r>
      <w:r w:rsidR="0037330E">
        <w:rPr>
          <w:rFonts w:ascii="Arial" w:hAnsi="Arial" w:cs="Arial"/>
          <w:sz w:val="24"/>
          <w:szCs w:val="24"/>
        </w:rPr>
        <w:fldChar w:fldCharType="end"/>
      </w:r>
      <w:r w:rsidR="0037330E">
        <w:rPr>
          <w:rFonts w:ascii="Arial" w:hAnsi="Arial" w:cs="Arial"/>
          <w:sz w:val="24"/>
          <w:szCs w:val="24"/>
        </w:rPr>
        <w:t xml:space="preserve"> Publisher conformance with these guidelines and best practices is required for a journal to be indexed in MEDLINE or PubMed Central by the </w:t>
      </w:r>
      <w:r w:rsidR="0037330E" w:rsidRPr="00D57739">
        <w:rPr>
          <w:rFonts w:ascii="Arial" w:hAnsi="Arial" w:cs="Arial"/>
          <w:sz w:val="24"/>
          <w:szCs w:val="24"/>
        </w:rPr>
        <w:t>National Library of Medicine</w:t>
      </w:r>
      <w:r w:rsidR="0037330E">
        <w:rPr>
          <w:rFonts w:ascii="Arial" w:hAnsi="Arial" w:cs="Arial"/>
          <w:sz w:val="24"/>
          <w:szCs w:val="24"/>
        </w:rPr>
        <w:t xml:space="preserve"> (</w:t>
      </w:r>
      <w:hyperlink r:id="rId11" w:anchor="pubpractices" w:history="1">
        <w:r w:rsidR="0037330E" w:rsidRPr="00765013">
          <w:rPr>
            <w:rStyle w:val="Hyperlink"/>
            <w:rFonts w:ascii="Arial" w:hAnsi="Arial" w:cs="Arial"/>
            <w:sz w:val="24"/>
            <w:szCs w:val="24"/>
          </w:rPr>
          <w:t>https://www.nlm.nih.gov/medline/medline_policies.html#pubpractices</w:t>
        </w:r>
      </w:hyperlink>
      <w:r w:rsidR="0037330E">
        <w:rPr>
          <w:rFonts w:ascii="Arial" w:hAnsi="Arial" w:cs="Arial"/>
          <w:sz w:val="24"/>
          <w:szCs w:val="24"/>
        </w:rPr>
        <w:t xml:space="preserve">). </w:t>
      </w:r>
    </w:p>
    <w:p w14:paraId="5059156A" w14:textId="5B8E9EE4" w:rsidR="00F43F22" w:rsidRDefault="0037330E" w:rsidP="00F43F22">
      <w:pPr>
        <w:spacing w:after="0" w:line="240" w:lineRule="auto"/>
        <w:rPr>
          <w:rFonts w:ascii="Arial" w:hAnsi="Arial" w:cs="Arial"/>
          <w:sz w:val="24"/>
          <w:szCs w:val="24"/>
        </w:rPr>
      </w:pPr>
      <w:r>
        <w:rPr>
          <w:rFonts w:ascii="Arial" w:hAnsi="Arial" w:cs="Arial"/>
          <w:sz w:val="24"/>
          <w:szCs w:val="24"/>
        </w:rPr>
        <w:t>Additionally, d</w:t>
      </w:r>
      <w:r w:rsidRPr="00906A49">
        <w:rPr>
          <w:rFonts w:ascii="Arial" w:hAnsi="Arial" w:cs="Arial"/>
          <w:sz w:val="24"/>
          <w:szCs w:val="24"/>
        </w:rPr>
        <w:t xml:space="preserve">ata publication, citation and </w:t>
      </w:r>
      <w:proofErr w:type="spellStart"/>
      <w:r w:rsidRPr="00906A49">
        <w:rPr>
          <w:rFonts w:ascii="Arial" w:hAnsi="Arial" w:cs="Arial"/>
          <w:sz w:val="24"/>
          <w:szCs w:val="24"/>
        </w:rPr>
        <w:t>altmetrics</w:t>
      </w:r>
      <w:proofErr w:type="spellEnd"/>
      <w:r w:rsidRPr="00906A49">
        <w:rPr>
          <w:rFonts w:ascii="Arial" w:hAnsi="Arial" w:cs="Arial"/>
          <w:sz w:val="24"/>
          <w:szCs w:val="24"/>
        </w:rPr>
        <w:t xml:space="preserve"> have been proposed as possible mechanisms to recognise data generation and incentivise data sharing.</w:t>
      </w:r>
      <w:r w:rsidRPr="00906A49">
        <w:rPr>
          <w:rFonts w:ascii="Arial" w:hAnsi="Arial" w:cs="Arial"/>
          <w:sz w:val="24"/>
          <w:szCs w:val="24"/>
        </w:rPr>
        <w:fldChar w:fldCharType="begin">
          <w:fldData xml:space="preserve">PEVuZE5vdGU+PENpdGU+PEF1dGhvcj5EZXZyaWVuZHQ8L0F1dGhvcj48WWVhcj4yMDIxPC9ZZWFy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EZXZyaWVuZHQ8L0F1dGhvcj48WWVhcj4yMDIxPC9ZZWFy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Pr="00906A49">
        <w:rPr>
          <w:rFonts w:ascii="Arial" w:hAnsi="Arial" w:cs="Arial"/>
          <w:sz w:val="24"/>
          <w:szCs w:val="24"/>
        </w:rPr>
      </w:r>
      <w:r w:rsidRPr="00906A49">
        <w:rPr>
          <w:rFonts w:ascii="Arial" w:hAnsi="Arial" w:cs="Arial"/>
          <w:sz w:val="24"/>
          <w:szCs w:val="24"/>
        </w:rPr>
        <w:fldChar w:fldCharType="separate"/>
      </w:r>
      <w:r w:rsidR="002C1AC8">
        <w:rPr>
          <w:rFonts w:ascii="Arial" w:hAnsi="Arial" w:cs="Arial"/>
          <w:noProof/>
          <w:sz w:val="24"/>
          <w:szCs w:val="24"/>
        </w:rPr>
        <w:t>(20, 21)</w:t>
      </w:r>
      <w:r w:rsidRPr="00906A49">
        <w:rPr>
          <w:rFonts w:ascii="Arial" w:hAnsi="Arial" w:cs="Arial"/>
          <w:sz w:val="24"/>
          <w:szCs w:val="24"/>
        </w:rPr>
        <w:fldChar w:fldCharType="end"/>
      </w:r>
      <w:r w:rsidRPr="00906A49">
        <w:rPr>
          <w:rFonts w:ascii="Arial" w:hAnsi="Arial" w:cs="Arial"/>
          <w:sz w:val="24"/>
          <w:szCs w:val="24"/>
        </w:rPr>
        <w:t xml:space="preserve"> As these alternative scholarly crediting systems are implemented, data standards relating to data curation are required to protect the reliability and value of published data and prevent novel forms of research misconduct. This is particularly important given that there </w:t>
      </w:r>
      <w:r w:rsidRPr="00611BBC">
        <w:rPr>
          <w:rFonts w:ascii="Arial" w:hAnsi="Arial" w:cs="Arial"/>
          <w:sz w:val="24"/>
          <w:szCs w:val="24"/>
        </w:rPr>
        <w:t>is only one evidence-based incentive (using open data badges) to promote data sharing.</w:t>
      </w:r>
      <w:r w:rsidRPr="00611BBC">
        <w:rPr>
          <w:rFonts w:ascii="Arial" w:hAnsi="Arial" w:cs="Arial"/>
          <w:sz w:val="24"/>
          <w:szCs w:val="24"/>
        </w:rPr>
        <w:fldChar w:fldCharType="begin">
          <w:fldData xml:space="preserve">PEVuZE5vdGU+PENpdGU+PEF1dGhvcj5Sb3doYW5pLUZhcmlkPC9BdXRob3I+PFllYXI+MjAxNzwv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Sb3doYW5pLUZhcmlkPC9BdXRob3I+PFllYXI+MjAxNzwv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Pr="00611BBC">
        <w:rPr>
          <w:rFonts w:ascii="Arial" w:hAnsi="Arial" w:cs="Arial"/>
          <w:sz w:val="24"/>
          <w:szCs w:val="24"/>
        </w:rPr>
      </w:r>
      <w:r w:rsidRPr="00611BBC">
        <w:rPr>
          <w:rFonts w:ascii="Arial" w:hAnsi="Arial" w:cs="Arial"/>
          <w:sz w:val="24"/>
          <w:szCs w:val="24"/>
        </w:rPr>
        <w:fldChar w:fldCharType="separate"/>
      </w:r>
      <w:r w:rsidR="002C1AC8">
        <w:rPr>
          <w:rFonts w:ascii="Arial" w:hAnsi="Arial" w:cs="Arial"/>
          <w:noProof/>
          <w:sz w:val="24"/>
          <w:szCs w:val="24"/>
        </w:rPr>
        <w:t>(22)</w:t>
      </w:r>
      <w:r w:rsidRPr="00611BBC">
        <w:rPr>
          <w:rFonts w:ascii="Arial" w:hAnsi="Arial" w:cs="Arial"/>
          <w:sz w:val="24"/>
          <w:szCs w:val="24"/>
        </w:rPr>
        <w:fldChar w:fldCharType="end"/>
      </w:r>
      <w:r w:rsidRPr="00906A49">
        <w:rPr>
          <w:rFonts w:ascii="Arial" w:hAnsi="Arial" w:cs="Arial"/>
          <w:sz w:val="24"/>
          <w:szCs w:val="24"/>
        </w:rPr>
        <w:t xml:space="preserve"> </w:t>
      </w:r>
      <w:r w:rsidR="00F43F22">
        <w:rPr>
          <w:rFonts w:ascii="Arial" w:hAnsi="Arial" w:cs="Arial"/>
          <w:sz w:val="24"/>
          <w:szCs w:val="24"/>
        </w:rPr>
        <w:t>However, the impact of data sharing policies by peer-reviewed scientific journals depends on author compliance and journal enforcement,</w:t>
      </w:r>
      <w:r w:rsidR="00F43F22">
        <w:rPr>
          <w:rFonts w:ascii="Arial" w:hAnsi="Arial" w:cs="Arial"/>
          <w:sz w:val="24"/>
          <w:szCs w:val="24"/>
        </w:rPr>
        <w:fldChar w:fldCharType="begin">
          <w:fldData xml:space="preserve">PEVuZE5vdGU+PENpdGU+PEF1dGhvcj5DaHJpc3RlbnNlbjwvQXV0aG9yPjxZZWFyPjIwMTk8L1ll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DaHJpc3RlbnNlbjwvQXV0aG9yPjxZZWFyPjIwMTk8L1ll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F43F22">
        <w:rPr>
          <w:rFonts w:ascii="Arial" w:hAnsi="Arial" w:cs="Arial"/>
          <w:sz w:val="24"/>
          <w:szCs w:val="24"/>
        </w:rPr>
      </w:r>
      <w:r w:rsidR="00F43F22">
        <w:rPr>
          <w:rFonts w:ascii="Arial" w:hAnsi="Arial" w:cs="Arial"/>
          <w:sz w:val="24"/>
          <w:szCs w:val="24"/>
        </w:rPr>
        <w:fldChar w:fldCharType="separate"/>
      </w:r>
      <w:r w:rsidR="002C1AC8">
        <w:rPr>
          <w:rFonts w:ascii="Arial" w:hAnsi="Arial" w:cs="Arial"/>
          <w:noProof/>
          <w:sz w:val="24"/>
          <w:szCs w:val="24"/>
        </w:rPr>
        <w:t>(23)</w:t>
      </w:r>
      <w:r w:rsidR="00F43F22">
        <w:rPr>
          <w:rFonts w:ascii="Arial" w:hAnsi="Arial" w:cs="Arial"/>
          <w:sz w:val="24"/>
          <w:szCs w:val="24"/>
        </w:rPr>
        <w:fldChar w:fldCharType="end"/>
      </w:r>
      <w:r w:rsidR="00F43F22">
        <w:rPr>
          <w:rFonts w:ascii="Arial" w:hAnsi="Arial" w:cs="Arial"/>
          <w:sz w:val="24"/>
          <w:szCs w:val="24"/>
        </w:rPr>
        <w:t xml:space="preserve"> with data availability in less than half of RCTs in two journals (BMJ and PLOS Medicine) with strong data sharing policies. Suboptimal data availability despite strong data sharing policies is related to inability to contact corresponding author, inadequate resources by authors to prepare datasets, different data sharing practices, and infrequent formal or informal sanctions for non-compliance.</w:t>
      </w:r>
      <w:r w:rsidR="00F43F22">
        <w:rPr>
          <w:rFonts w:ascii="Arial" w:hAnsi="Arial" w:cs="Arial"/>
          <w:sz w:val="24"/>
          <w:szCs w:val="24"/>
        </w:rPr>
        <w:fldChar w:fldCharType="begin">
          <w:fldData xml:space="preserve">PEVuZE5vdGU+PENpdGU+PEF1dGhvcj5OYXVkZXQ8L0F1dGhvcj48WWVhcj4yMDE4PC9ZZWFyPjxS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OYXVkZXQ8L0F1dGhvcj48WWVhcj4yMDE4PC9ZZWFyPjxS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F43F22">
        <w:rPr>
          <w:rFonts w:ascii="Arial" w:hAnsi="Arial" w:cs="Arial"/>
          <w:sz w:val="24"/>
          <w:szCs w:val="24"/>
        </w:rPr>
      </w:r>
      <w:r w:rsidR="00F43F22">
        <w:rPr>
          <w:rFonts w:ascii="Arial" w:hAnsi="Arial" w:cs="Arial"/>
          <w:sz w:val="24"/>
          <w:szCs w:val="24"/>
        </w:rPr>
        <w:fldChar w:fldCharType="separate"/>
      </w:r>
      <w:r w:rsidR="002C1AC8">
        <w:rPr>
          <w:rFonts w:ascii="Arial" w:hAnsi="Arial" w:cs="Arial"/>
          <w:noProof/>
          <w:sz w:val="24"/>
          <w:szCs w:val="24"/>
        </w:rPr>
        <w:t>(9, 24)</w:t>
      </w:r>
      <w:r w:rsidR="00F43F22">
        <w:rPr>
          <w:rFonts w:ascii="Arial" w:hAnsi="Arial" w:cs="Arial"/>
          <w:sz w:val="24"/>
          <w:szCs w:val="24"/>
        </w:rPr>
        <w:fldChar w:fldCharType="end"/>
      </w:r>
      <w:r w:rsidR="00F43F22">
        <w:rPr>
          <w:rFonts w:ascii="Arial" w:hAnsi="Arial" w:cs="Arial"/>
          <w:sz w:val="24"/>
          <w:szCs w:val="24"/>
        </w:rPr>
        <w:t xml:space="preserve"> </w:t>
      </w:r>
    </w:p>
    <w:p w14:paraId="1B8996E1" w14:textId="77777777" w:rsidR="003A70DD" w:rsidRDefault="003A70DD" w:rsidP="007B7F37">
      <w:pPr>
        <w:spacing w:after="0" w:line="240" w:lineRule="auto"/>
        <w:rPr>
          <w:rFonts w:ascii="Arial" w:hAnsi="Arial" w:cs="Arial"/>
          <w:sz w:val="24"/>
          <w:szCs w:val="24"/>
        </w:rPr>
      </w:pPr>
    </w:p>
    <w:p w14:paraId="11CC5BD2" w14:textId="6E84C143" w:rsidR="003D1A50" w:rsidRDefault="0032609D" w:rsidP="007B7F37">
      <w:pPr>
        <w:spacing w:after="0" w:line="240" w:lineRule="auto"/>
        <w:rPr>
          <w:rFonts w:ascii="Arial" w:hAnsi="Arial" w:cs="Arial"/>
          <w:sz w:val="24"/>
          <w:szCs w:val="24"/>
        </w:rPr>
      </w:pPr>
      <w:r>
        <w:rPr>
          <w:rFonts w:ascii="Arial" w:hAnsi="Arial" w:cs="Arial"/>
          <w:sz w:val="24"/>
          <w:szCs w:val="24"/>
        </w:rPr>
        <w:t xml:space="preserve">We identified four cross-sectional studies of data sharing policies of peer-reviewed scientific journals. </w:t>
      </w:r>
      <w:r w:rsidR="004438AF">
        <w:rPr>
          <w:rFonts w:ascii="Arial" w:hAnsi="Arial" w:cs="Arial"/>
          <w:sz w:val="24"/>
          <w:szCs w:val="24"/>
        </w:rPr>
        <w:t>A cross-sectional study of life, health and physical science journal</w:t>
      </w:r>
      <w:r w:rsidR="00E31CB1">
        <w:rPr>
          <w:rFonts w:ascii="Arial" w:hAnsi="Arial" w:cs="Arial"/>
          <w:sz w:val="24"/>
          <w:szCs w:val="24"/>
        </w:rPr>
        <w:t>s</w:t>
      </w:r>
      <w:r w:rsidR="004438AF">
        <w:rPr>
          <w:rFonts w:ascii="Arial" w:hAnsi="Arial" w:cs="Arial"/>
          <w:sz w:val="24"/>
          <w:szCs w:val="24"/>
        </w:rPr>
        <w:t xml:space="preserve"> </w:t>
      </w:r>
      <w:r w:rsidR="00137B55">
        <w:rPr>
          <w:rFonts w:ascii="Arial" w:hAnsi="Arial" w:cs="Arial"/>
          <w:sz w:val="24"/>
          <w:szCs w:val="24"/>
        </w:rPr>
        <w:t>found that 44% had no data sharing policy, 18% had a data sharing policy which encouraged data sharing and 38% had a data sharing policy which expected or mandated data sharing.</w:t>
      </w:r>
      <w:r w:rsidR="00137B55">
        <w:rPr>
          <w:rFonts w:ascii="Arial" w:hAnsi="Arial" w:cs="Arial"/>
          <w:sz w:val="24"/>
          <w:szCs w:val="24"/>
        </w:rPr>
        <w:fldChar w:fldCharType="begin">
          <w:fldData xml:space="preserve">PEVuZE5vdGU+PENpdGU+PEF1dGhvcj5LaW08L0F1dGhvcj48WWVhcj4yMDIwPC9ZZWFyPjxSZWNO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LaW08L0F1dGhvcj48WWVhcj4yMDIwPC9ZZWFyPjxSZWNO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137B55">
        <w:rPr>
          <w:rFonts w:ascii="Arial" w:hAnsi="Arial" w:cs="Arial"/>
          <w:sz w:val="24"/>
          <w:szCs w:val="24"/>
        </w:rPr>
      </w:r>
      <w:r w:rsidR="00137B55">
        <w:rPr>
          <w:rFonts w:ascii="Arial" w:hAnsi="Arial" w:cs="Arial"/>
          <w:sz w:val="24"/>
          <w:szCs w:val="24"/>
        </w:rPr>
        <w:fldChar w:fldCharType="separate"/>
      </w:r>
      <w:r w:rsidR="002C1AC8">
        <w:rPr>
          <w:rFonts w:ascii="Arial" w:hAnsi="Arial" w:cs="Arial"/>
          <w:noProof/>
          <w:sz w:val="24"/>
          <w:szCs w:val="24"/>
        </w:rPr>
        <w:t>(25)</w:t>
      </w:r>
      <w:r w:rsidR="00137B55">
        <w:rPr>
          <w:rFonts w:ascii="Arial" w:hAnsi="Arial" w:cs="Arial"/>
          <w:sz w:val="24"/>
          <w:szCs w:val="24"/>
        </w:rPr>
        <w:fldChar w:fldCharType="end"/>
      </w:r>
      <w:r w:rsidR="00137B55">
        <w:rPr>
          <w:rFonts w:ascii="Arial" w:hAnsi="Arial" w:cs="Arial"/>
          <w:sz w:val="24"/>
          <w:szCs w:val="24"/>
        </w:rPr>
        <w:t xml:space="preserve"> </w:t>
      </w:r>
      <w:r w:rsidR="00E31CB1">
        <w:rPr>
          <w:rFonts w:ascii="Arial" w:hAnsi="Arial" w:cs="Arial"/>
          <w:sz w:val="24"/>
          <w:szCs w:val="24"/>
        </w:rPr>
        <w:t>A cross-sectional study of biomedical journals</w:t>
      </w:r>
      <w:r w:rsidR="00C02BB8">
        <w:rPr>
          <w:rFonts w:ascii="Arial" w:hAnsi="Arial" w:cs="Arial"/>
          <w:sz w:val="24"/>
          <w:szCs w:val="24"/>
        </w:rPr>
        <w:t xml:space="preserve"> found that 32% had no data sharing policy, 9% had a data sharing policy which mentioned data sharing, 23% had a data sharing policy which encouraged data sharing, 9% had a data sharing policy which required data sharing but not as a condition of publication, and 12% had a data sharing policy which required data sharing as a condition of publication.</w:t>
      </w:r>
      <w:r w:rsidR="00C02BB8">
        <w:rPr>
          <w:rFonts w:ascii="Arial" w:hAnsi="Arial" w:cs="Arial"/>
          <w:sz w:val="24"/>
          <w:szCs w:val="24"/>
        </w:rPr>
        <w:fldChar w:fldCharType="begin">
          <w:fldData xml:space="preserve">PEVuZE5vdGU+PENpdGU+PEF1dGhvcj5LaW08L0F1dGhvcj48WWVhcj4yMDIwPC9ZZWFyPjxSZWNO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LaW08L0F1dGhvcj48WWVhcj4yMDIwPC9ZZWFyPjxSZWNO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C02BB8">
        <w:rPr>
          <w:rFonts w:ascii="Arial" w:hAnsi="Arial" w:cs="Arial"/>
          <w:sz w:val="24"/>
          <w:szCs w:val="24"/>
        </w:rPr>
      </w:r>
      <w:r w:rsidR="00C02BB8">
        <w:rPr>
          <w:rFonts w:ascii="Arial" w:hAnsi="Arial" w:cs="Arial"/>
          <w:sz w:val="24"/>
          <w:szCs w:val="24"/>
        </w:rPr>
        <w:fldChar w:fldCharType="separate"/>
      </w:r>
      <w:r w:rsidR="002C1AC8">
        <w:rPr>
          <w:rFonts w:ascii="Arial" w:hAnsi="Arial" w:cs="Arial"/>
          <w:noProof/>
          <w:sz w:val="24"/>
          <w:szCs w:val="24"/>
        </w:rPr>
        <w:t>(25)</w:t>
      </w:r>
      <w:r w:rsidR="00C02BB8">
        <w:rPr>
          <w:rFonts w:ascii="Arial" w:hAnsi="Arial" w:cs="Arial"/>
          <w:sz w:val="24"/>
          <w:szCs w:val="24"/>
        </w:rPr>
        <w:fldChar w:fldCharType="end"/>
      </w:r>
      <w:r w:rsidR="00C02BB8" w:rsidRPr="00C02BB8">
        <w:rPr>
          <w:rFonts w:ascii="Arial" w:hAnsi="Arial" w:cs="Arial"/>
          <w:sz w:val="24"/>
          <w:szCs w:val="24"/>
        </w:rPr>
        <w:t xml:space="preserve"> </w:t>
      </w:r>
      <w:r w:rsidR="006B2228">
        <w:rPr>
          <w:rFonts w:ascii="Arial" w:hAnsi="Arial" w:cs="Arial"/>
          <w:sz w:val="24"/>
          <w:szCs w:val="24"/>
        </w:rPr>
        <w:t>Additionally, it found that most data sharing policies had no specific guidance on the practices of data sharing.</w:t>
      </w:r>
      <w:r w:rsidR="00F43F22">
        <w:rPr>
          <w:rFonts w:ascii="Arial" w:hAnsi="Arial" w:cs="Arial"/>
          <w:sz w:val="24"/>
          <w:szCs w:val="24"/>
        </w:rPr>
        <w:t xml:space="preserve"> </w:t>
      </w:r>
      <w:r w:rsidR="00BF07B8">
        <w:rPr>
          <w:rFonts w:ascii="Arial" w:hAnsi="Arial" w:cs="Arial"/>
          <w:sz w:val="24"/>
          <w:szCs w:val="24"/>
        </w:rPr>
        <w:lastRenderedPageBreak/>
        <w:t>A cross-sectional study of biology, clinical science, mathematics, physics and social sciences journals found that 44% had no data sharing policy, 5% had a data sharing policy which mentioned data sharing, 41% had a data sharing policy which encouraged data sharing, 8% had a data sharing policy which required data sharing but not as a condition of publication, and 3% had a data sharing policy which required data sharing as a condition of publication.</w:t>
      </w:r>
      <w:r w:rsidR="00BF07B8">
        <w:rPr>
          <w:rFonts w:ascii="Arial" w:hAnsi="Arial" w:cs="Arial"/>
          <w:sz w:val="24"/>
          <w:szCs w:val="24"/>
        </w:rPr>
        <w:fldChar w:fldCharType="begin">
          <w:fldData xml:space="preserve">PEVuZE5vdGU+PENpdGU+PEF1dGhvcj5SZXNuaWs8L0F1dGhvcj48WWVhcj4yMDE5PC9ZZWFyPjxS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SZXNuaWs8L0F1dGhvcj48WWVhcj4yMDE5PC9ZZWFyPjxS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BF07B8">
        <w:rPr>
          <w:rFonts w:ascii="Arial" w:hAnsi="Arial" w:cs="Arial"/>
          <w:sz w:val="24"/>
          <w:szCs w:val="24"/>
        </w:rPr>
      </w:r>
      <w:r w:rsidR="00BF07B8">
        <w:rPr>
          <w:rFonts w:ascii="Arial" w:hAnsi="Arial" w:cs="Arial"/>
          <w:sz w:val="24"/>
          <w:szCs w:val="24"/>
        </w:rPr>
        <w:fldChar w:fldCharType="separate"/>
      </w:r>
      <w:r w:rsidR="002C1AC8">
        <w:rPr>
          <w:rFonts w:ascii="Arial" w:hAnsi="Arial" w:cs="Arial"/>
          <w:noProof/>
          <w:sz w:val="24"/>
          <w:szCs w:val="24"/>
        </w:rPr>
        <w:t>(26)</w:t>
      </w:r>
      <w:r w:rsidR="00BF07B8">
        <w:rPr>
          <w:rFonts w:ascii="Arial" w:hAnsi="Arial" w:cs="Arial"/>
          <w:sz w:val="24"/>
          <w:szCs w:val="24"/>
        </w:rPr>
        <w:fldChar w:fldCharType="end"/>
      </w:r>
      <w:r w:rsidR="00F43F22">
        <w:rPr>
          <w:rFonts w:ascii="Arial" w:hAnsi="Arial" w:cs="Arial"/>
          <w:sz w:val="24"/>
          <w:szCs w:val="24"/>
        </w:rPr>
        <w:t xml:space="preserve"> </w:t>
      </w:r>
      <w:r w:rsidR="003D1A50">
        <w:rPr>
          <w:rFonts w:ascii="Arial" w:hAnsi="Arial" w:cs="Arial"/>
          <w:sz w:val="24"/>
          <w:szCs w:val="24"/>
        </w:rPr>
        <w:t xml:space="preserve">A cross-sectional study of ten high-impact surgical journals found that only one journal had a data sharing policy which </w:t>
      </w:r>
      <w:r w:rsidR="00C2056A">
        <w:rPr>
          <w:rFonts w:ascii="Arial" w:hAnsi="Arial" w:cs="Arial"/>
          <w:sz w:val="24"/>
          <w:szCs w:val="24"/>
        </w:rPr>
        <w:t>required data sharing.</w:t>
      </w:r>
      <w:r w:rsidR="00C2056A">
        <w:rPr>
          <w:rFonts w:ascii="Arial" w:hAnsi="Arial" w:cs="Arial"/>
          <w:sz w:val="24"/>
          <w:szCs w:val="24"/>
        </w:rPr>
        <w:fldChar w:fldCharType="begin">
          <w:fldData xml:space="preserve">PEVuZE5vdGU+PENpdGU+PEF1dGhvcj5DaGFwbWFuPC9BdXRob3I+PFllYXI+MjAxNDwvWWVhcj48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==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DaGFwbWFuPC9BdXRob3I+PFllYXI+MjAxNDwvWWVhcj48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==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C2056A">
        <w:rPr>
          <w:rFonts w:ascii="Arial" w:hAnsi="Arial" w:cs="Arial"/>
          <w:sz w:val="24"/>
          <w:szCs w:val="24"/>
        </w:rPr>
      </w:r>
      <w:r w:rsidR="00C2056A">
        <w:rPr>
          <w:rFonts w:ascii="Arial" w:hAnsi="Arial" w:cs="Arial"/>
          <w:sz w:val="24"/>
          <w:szCs w:val="24"/>
        </w:rPr>
        <w:fldChar w:fldCharType="separate"/>
      </w:r>
      <w:r w:rsidR="002C1AC8">
        <w:rPr>
          <w:rFonts w:ascii="Arial" w:hAnsi="Arial" w:cs="Arial"/>
          <w:noProof/>
          <w:sz w:val="24"/>
          <w:szCs w:val="24"/>
        </w:rPr>
        <w:t>(27)</w:t>
      </w:r>
      <w:r w:rsidR="00C2056A">
        <w:rPr>
          <w:rFonts w:ascii="Arial" w:hAnsi="Arial" w:cs="Arial"/>
          <w:sz w:val="24"/>
          <w:szCs w:val="24"/>
        </w:rPr>
        <w:fldChar w:fldCharType="end"/>
      </w:r>
    </w:p>
    <w:p w14:paraId="314C6F49" w14:textId="77777777" w:rsidR="006B2228" w:rsidRDefault="006B2228" w:rsidP="007B7F37">
      <w:pPr>
        <w:spacing w:after="0" w:line="240" w:lineRule="auto"/>
        <w:rPr>
          <w:rFonts w:ascii="Arial" w:hAnsi="Arial" w:cs="Arial"/>
          <w:sz w:val="24"/>
          <w:szCs w:val="24"/>
        </w:rPr>
      </w:pPr>
    </w:p>
    <w:p w14:paraId="09582131" w14:textId="3F594DC7" w:rsidR="00217F48" w:rsidRPr="00236ACF" w:rsidRDefault="00C02BB8" w:rsidP="00A004BE">
      <w:pPr>
        <w:spacing w:after="0" w:line="240" w:lineRule="auto"/>
        <w:rPr>
          <w:rFonts w:ascii="Arial" w:hAnsi="Arial" w:cs="Arial"/>
          <w:sz w:val="24"/>
          <w:szCs w:val="24"/>
        </w:rPr>
      </w:pPr>
      <w:r>
        <w:rPr>
          <w:rFonts w:ascii="Arial" w:hAnsi="Arial" w:cs="Arial"/>
          <w:sz w:val="24"/>
          <w:szCs w:val="24"/>
        </w:rPr>
        <w:t>Higher strength of data sharing policy is associated with higher impact factor.</w:t>
      </w:r>
      <w:r>
        <w:rPr>
          <w:rFonts w:ascii="Arial" w:hAnsi="Arial" w:cs="Arial"/>
          <w:sz w:val="24"/>
          <w:szCs w:val="24"/>
        </w:rPr>
        <w:fldChar w:fldCharType="begin">
          <w:fldData xml:space="preserve">PEVuZE5vdGU+PENpdGU+PEF1dGhvcj5WYXNpbGV2c2t5PC9BdXRob3I+PFllYXI+MjAxNzwvWWVh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WYXNpbGV2c2t5PC9BdXRob3I+PFllYXI+MjAxNzwvWWVh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2C1AC8">
        <w:rPr>
          <w:rFonts w:ascii="Arial" w:hAnsi="Arial" w:cs="Arial"/>
          <w:noProof/>
          <w:sz w:val="24"/>
          <w:szCs w:val="24"/>
        </w:rPr>
        <w:t>(25, 26, 28)</w:t>
      </w:r>
      <w:r>
        <w:rPr>
          <w:rFonts w:ascii="Arial" w:hAnsi="Arial" w:cs="Arial"/>
          <w:sz w:val="24"/>
          <w:szCs w:val="24"/>
        </w:rPr>
        <w:fldChar w:fldCharType="end"/>
      </w:r>
      <w:r w:rsidR="00BF07B8">
        <w:rPr>
          <w:rFonts w:ascii="Arial" w:hAnsi="Arial" w:cs="Arial"/>
          <w:sz w:val="24"/>
          <w:szCs w:val="24"/>
        </w:rPr>
        <w:t xml:space="preserve"> </w:t>
      </w:r>
      <w:r w:rsidR="006B2228">
        <w:rPr>
          <w:rFonts w:ascii="Arial" w:hAnsi="Arial" w:cs="Arial"/>
          <w:sz w:val="24"/>
          <w:szCs w:val="24"/>
        </w:rPr>
        <w:t xml:space="preserve">Strength of data sharing policy </w:t>
      </w:r>
      <w:r w:rsidR="005F42FA">
        <w:rPr>
          <w:rFonts w:ascii="Arial" w:hAnsi="Arial" w:cs="Arial"/>
          <w:sz w:val="24"/>
          <w:szCs w:val="24"/>
        </w:rPr>
        <w:t>is</w:t>
      </w:r>
      <w:r w:rsidR="006B2228">
        <w:rPr>
          <w:rFonts w:ascii="Arial" w:hAnsi="Arial" w:cs="Arial"/>
          <w:sz w:val="24"/>
          <w:szCs w:val="24"/>
        </w:rPr>
        <w:t xml:space="preserve"> not associated with model of publication (open access or subscription).</w:t>
      </w:r>
      <w:r w:rsidR="006B2228">
        <w:rPr>
          <w:rFonts w:ascii="Arial" w:hAnsi="Arial" w:cs="Arial"/>
          <w:sz w:val="24"/>
          <w:szCs w:val="24"/>
        </w:rPr>
        <w:fldChar w:fldCharType="begin">
          <w:fldData xml:space="preserve">PEVuZE5vdGU+PENpdGU+PEF1dGhvcj5WYXNpbGV2c2t5PC9BdXRob3I+PFllYXI+MjAxNzwvWWVh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WYXNpbGV2c2t5PC9BdXRob3I+PFllYXI+MjAxNzwvWWVh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6B2228">
        <w:rPr>
          <w:rFonts w:ascii="Arial" w:hAnsi="Arial" w:cs="Arial"/>
          <w:sz w:val="24"/>
          <w:szCs w:val="24"/>
        </w:rPr>
      </w:r>
      <w:r w:rsidR="006B2228">
        <w:rPr>
          <w:rFonts w:ascii="Arial" w:hAnsi="Arial" w:cs="Arial"/>
          <w:sz w:val="24"/>
          <w:szCs w:val="24"/>
        </w:rPr>
        <w:fldChar w:fldCharType="separate"/>
      </w:r>
      <w:r w:rsidR="002C1AC8">
        <w:rPr>
          <w:rFonts w:ascii="Arial" w:hAnsi="Arial" w:cs="Arial"/>
          <w:noProof/>
          <w:sz w:val="24"/>
          <w:szCs w:val="24"/>
        </w:rPr>
        <w:t>(28)</w:t>
      </w:r>
      <w:r w:rsidR="006B2228">
        <w:rPr>
          <w:rFonts w:ascii="Arial" w:hAnsi="Arial" w:cs="Arial"/>
          <w:sz w:val="24"/>
          <w:szCs w:val="24"/>
        </w:rPr>
        <w:fldChar w:fldCharType="end"/>
      </w:r>
      <w:r w:rsidR="00F021A8">
        <w:rPr>
          <w:rFonts w:ascii="Arial" w:hAnsi="Arial" w:cs="Arial"/>
          <w:sz w:val="24"/>
          <w:szCs w:val="24"/>
        </w:rPr>
        <w:br/>
      </w:r>
      <w:r w:rsidR="003E3905">
        <w:rPr>
          <w:rFonts w:ascii="Arial" w:hAnsi="Arial" w:cs="Arial"/>
          <w:sz w:val="24"/>
          <w:szCs w:val="24"/>
        </w:rPr>
        <w:br/>
      </w:r>
      <w:r w:rsidR="00E11D77">
        <w:rPr>
          <w:rFonts w:ascii="Arial" w:hAnsi="Arial" w:cs="Arial"/>
          <w:b/>
          <w:bCs/>
          <w:sz w:val="24"/>
          <w:szCs w:val="24"/>
        </w:rPr>
        <w:t>RESEARCH DATA REPOSITORIES</w:t>
      </w:r>
      <w:r w:rsidR="003E3905">
        <w:rPr>
          <w:rFonts w:ascii="Arial" w:hAnsi="Arial" w:cs="Arial"/>
          <w:b/>
          <w:bCs/>
          <w:sz w:val="24"/>
          <w:szCs w:val="24"/>
        </w:rPr>
        <w:br/>
      </w:r>
      <w:r w:rsidR="00B179C1">
        <w:rPr>
          <w:rFonts w:ascii="Arial" w:hAnsi="Arial" w:cs="Arial"/>
          <w:sz w:val="24"/>
          <w:szCs w:val="24"/>
        </w:rPr>
        <w:t xml:space="preserve">Research data repositories </w:t>
      </w:r>
      <w:r w:rsidR="00AD7644">
        <w:rPr>
          <w:rFonts w:ascii="Arial" w:hAnsi="Arial" w:cs="Arial"/>
          <w:sz w:val="24"/>
          <w:szCs w:val="24"/>
        </w:rPr>
        <w:t xml:space="preserve">and other online infrastructure </w:t>
      </w:r>
      <w:r w:rsidR="00B179C1">
        <w:rPr>
          <w:rFonts w:ascii="Arial" w:hAnsi="Arial" w:cs="Arial"/>
          <w:sz w:val="24"/>
          <w:szCs w:val="24"/>
        </w:rPr>
        <w:t>have a large effect on facilitating data sharing.</w:t>
      </w:r>
      <w:r w:rsidR="00B179C1">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B179C1">
        <w:rPr>
          <w:rFonts w:ascii="Arial" w:hAnsi="Arial" w:cs="Arial"/>
          <w:sz w:val="24"/>
          <w:szCs w:val="24"/>
        </w:rPr>
      </w:r>
      <w:r w:rsidR="00B179C1">
        <w:rPr>
          <w:rFonts w:ascii="Arial" w:hAnsi="Arial" w:cs="Arial"/>
          <w:sz w:val="24"/>
          <w:szCs w:val="24"/>
        </w:rPr>
        <w:fldChar w:fldCharType="separate"/>
      </w:r>
      <w:r w:rsidR="00AD1D0B">
        <w:rPr>
          <w:rFonts w:ascii="Arial" w:hAnsi="Arial" w:cs="Arial"/>
          <w:noProof/>
          <w:sz w:val="24"/>
          <w:szCs w:val="24"/>
        </w:rPr>
        <w:t>(9)</w:t>
      </w:r>
      <w:r w:rsidR="00B179C1">
        <w:rPr>
          <w:rFonts w:ascii="Arial" w:hAnsi="Arial" w:cs="Arial"/>
          <w:sz w:val="24"/>
          <w:szCs w:val="24"/>
        </w:rPr>
        <w:fldChar w:fldCharType="end"/>
      </w:r>
      <w:r w:rsidR="00B179C1">
        <w:rPr>
          <w:rFonts w:ascii="Arial" w:hAnsi="Arial" w:cs="Arial"/>
          <w:sz w:val="24"/>
          <w:szCs w:val="24"/>
        </w:rPr>
        <w:t xml:space="preserve"> </w:t>
      </w:r>
      <w:r w:rsidR="00E800C0">
        <w:rPr>
          <w:rFonts w:ascii="Arial" w:hAnsi="Arial" w:cs="Arial"/>
          <w:sz w:val="24"/>
          <w:szCs w:val="24"/>
        </w:rPr>
        <w:t xml:space="preserve">Research data repositories which recommend </w:t>
      </w:r>
      <w:r w:rsidR="001D6ED4">
        <w:rPr>
          <w:rFonts w:ascii="Arial" w:hAnsi="Arial" w:cs="Arial"/>
          <w:sz w:val="24"/>
          <w:szCs w:val="24"/>
        </w:rPr>
        <w:t xml:space="preserve">data they </w:t>
      </w:r>
      <w:r w:rsidR="001B19D5">
        <w:rPr>
          <w:rFonts w:ascii="Arial" w:hAnsi="Arial" w:cs="Arial"/>
          <w:sz w:val="24"/>
          <w:szCs w:val="24"/>
        </w:rPr>
        <w:t xml:space="preserve">store be shared would </w:t>
      </w:r>
      <w:r w:rsidR="006F714A">
        <w:rPr>
          <w:rFonts w:ascii="Arial" w:hAnsi="Arial" w:cs="Arial"/>
          <w:sz w:val="24"/>
          <w:szCs w:val="24"/>
        </w:rPr>
        <w:t>motivate data sharing and improve data governance.</w:t>
      </w:r>
      <w:r w:rsidR="00AD7644">
        <w:rPr>
          <w:rFonts w:ascii="Arial" w:hAnsi="Arial" w:cs="Arial"/>
          <w:sz w:val="24"/>
          <w:szCs w:val="24"/>
        </w:rPr>
        <w:t xml:space="preserve"> </w:t>
      </w:r>
      <w:r w:rsidR="00FB3079">
        <w:rPr>
          <w:rFonts w:ascii="Arial" w:hAnsi="Arial" w:cs="Arial"/>
          <w:sz w:val="24"/>
          <w:szCs w:val="24"/>
        </w:rPr>
        <w:br/>
      </w:r>
      <w:r w:rsidR="00FB3079">
        <w:rPr>
          <w:rFonts w:ascii="Arial" w:hAnsi="Arial" w:cs="Arial"/>
          <w:sz w:val="24"/>
          <w:szCs w:val="24"/>
        </w:rPr>
        <w:br/>
        <w:t>We did not identify any studies of data sharing policies of research data repositories.</w:t>
      </w:r>
      <w:r w:rsidR="00FB3079">
        <w:rPr>
          <w:rFonts w:ascii="Arial" w:hAnsi="Arial" w:cs="Arial"/>
          <w:sz w:val="24"/>
          <w:szCs w:val="24"/>
        </w:rPr>
        <w:br/>
      </w:r>
    </w:p>
    <w:p w14:paraId="4212A902" w14:textId="3F81BB04" w:rsidR="00E6249D" w:rsidRPr="00FB3079" w:rsidRDefault="00FB3079" w:rsidP="00EB0E19">
      <w:pPr>
        <w:spacing w:after="0" w:line="240" w:lineRule="auto"/>
        <w:rPr>
          <w:rFonts w:ascii="Arial" w:hAnsi="Arial" w:cs="Arial"/>
          <w:b/>
          <w:bCs/>
          <w:sz w:val="24"/>
          <w:szCs w:val="24"/>
        </w:rPr>
      </w:pPr>
      <w:r>
        <w:rPr>
          <w:rFonts w:ascii="Arial" w:hAnsi="Arial" w:cs="Arial"/>
          <w:b/>
          <w:bCs/>
          <w:sz w:val="24"/>
          <w:szCs w:val="24"/>
        </w:rPr>
        <w:t>OTHER</w:t>
      </w:r>
    </w:p>
    <w:p w14:paraId="05BF26CC" w14:textId="6730B123" w:rsidR="00FB3079" w:rsidRDefault="008F3198" w:rsidP="00906A49">
      <w:pPr>
        <w:spacing w:after="0" w:line="240" w:lineRule="auto"/>
        <w:rPr>
          <w:rFonts w:ascii="Arial" w:hAnsi="Arial" w:cs="Arial"/>
          <w:sz w:val="24"/>
          <w:szCs w:val="24"/>
        </w:rPr>
      </w:pPr>
      <w:r>
        <w:rPr>
          <w:rFonts w:ascii="Arial" w:hAnsi="Arial" w:cs="Arial"/>
          <w:sz w:val="24"/>
          <w:szCs w:val="24"/>
        </w:rPr>
        <w:t>Clinical trialist, research groups, academic departments and research institutions which require data they produce to be shared would improve the findability, accessibility, interoperability and reusability (FAIR principles) of their data</w:t>
      </w:r>
      <w:r w:rsidR="002E69C1">
        <w:rPr>
          <w:rFonts w:ascii="Arial" w:hAnsi="Arial" w:cs="Arial"/>
          <w:sz w:val="24"/>
          <w:szCs w:val="24"/>
        </w:rPr>
        <w:t>, and the output of their research</w:t>
      </w:r>
      <w:r w:rsidR="009464AD">
        <w:rPr>
          <w:rFonts w:ascii="Arial" w:hAnsi="Arial" w:cs="Arial"/>
          <w:sz w:val="24"/>
          <w:szCs w:val="24"/>
        </w:rPr>
        <w:t>.</w:t>
      </w:r>
      <w:r w:rsidR="009312DB">
        <w:rPr>
          <w:rFonts w:ascii="Arial" w:hAnsi="Arial" w:cs="Arial"/>
          <w:sz w:val="24"/>
          <w:szCs w:val="24"/>
        </w:rPr>
        <w:t xml:space="preserve"> </w:t>
      </w:r>
      <w:r w:rsidR="0061149F">
        <w:rPr>
          <w:rFonts w:ascii="Arial" w:hAnsi="Arial" w:cs="Arial"/>
          <w:sz w:val="24"/>
          <w:szCs w:val="24"/>
        </w:rPr>
        <w:t xml:space="preserve">They would </w:t>
      </w:r>
      <w:r w:rsidR="0061149F" w:rsidRPr="00906A49">
        <w:rPr>
          <w:rFonts w:ascii="Arial" w:hAnsi="Arial" w:cs="Arial"/>
          <w:sz w:val="24"/>
          <w:szCs w:val="24"/>
        </w:rPr>
        <w:t xml:space="preserve">support data producers </w:t>
      </w:r>
      <w:r w:rsidR="0061149F">
        <w:rPr>
          <w:rFonts w:ascii="Arial" w:hAnsi="Arial" w:cs="Arial"/>
          <w:sz w:val="24"/>
          <w:szCs w:val="24"/>
        </w:rPr>
        <w:t xml:space="preserve">by specifying agreed levels of data curation (e.g., </w:t>
      </w:r>
      <w:r w:rsidR="0061149F" w:rsidRPr="00906A49">
        <w:rPr>
          <w:rFonts w:ascii="Arial" w:hAnsi="Arial" w:cs="Arial"/>
          <w:sz w:val="24"/>
          <w:szCs w:val="24"/>
        </w:rPr>
        <w:t>collecting and organising data in a clear and consistent way</w:t>
      </w:r>
      <w:r w:rsidR="0061149F">
        <w:rPr>
          <w:rFonts w:ascii="Arial" w:hAnsi="Arial" w:cs="Arial"/>
          <w:sz w:val="24"/>
          <w:szCs w:val="24"/>
        </w:rPr>
        <w:t xml:space="preserve">) and anonymisation (e.g., </w:t>
      </w:r>
      <w:r w:rsidR="0061149F" w:rsidRPr="00906A49">
        <w:rPr>
          <w:rFonts w:ascii="Arial" w:hAnsi="Arial" w:cs="Arial"/>
          <w:sz w:val="24"/>
          <w:szCs w:val="24"/>
        </w:rPr>
        <w:t>reduc</w:t>
      </w:r>
      <w:r w:rsidR="0061149F">
        <w:rPr>
          <w:rFonts w:ascii="Arial" w:hAnsi="Arial" w:cs="Arial"/>
          <w:sz w:val="24"/>
          <w:szCs w:val="24"/>
        </w:rPr>
        <w:t xml:space="preserve">ing </w:t>
      </w:r>
      <w:r w:rsidR="0061149F" w:rsidRPr="00906A49">
        <w:rPr>
          <w:rFonts w:ascii="Arial" w:hAnsi="Arial" w:cs="Arial"/>
          <w:sz w:val="24"/>
          <w:szCs w:val="24"/>
        </w:rPr>
        <w:t xml:space="preserve">the risk of re-identification </w:t>
      </w:r>
      <w:r w:rsidR="0061149F">
        <w:rPr>
          <w:rFonts w:ascii="Arial" w:hAnsi="Arial" w:cs="Arial"/>
          <w:sz w:val="24"/>
          <w:szCs w:val="24"/>
        </w:rPr>
        <w:t>by</w:t>
      </w:r>
      <w:r w:rsidR="0061149F" w:rsidRPr="00906A49">
        <w:rPr>
          <w:rFonts w:ascii="Arial" w:hAnsi="Arial" w:cs="Arial"/>
          <w:sz w:val="24"/>
          <w:szCs w:val="24"/>
        </w:rPr>
        <w:t xml:space="preserve"> eliminating direct identifiers and superfluous data and modifying indirect identifiers</w:t>
      </w:r>
      <w:r w:rsidR="0061149F">
        <w:rPr>
          <w:rFonts w:ascii="Arial" w:hAnsi="Arial" w:cs="Arial"/>
          <w:sz w:val="24"/>
          <w:szCs w:val="24"/>
        </w:rPr>
        <w:t>).</w:t>
      </w:r>
      <w:r w:rsidR="0061149F" w:rsidRPr="00906A49">
        <w:rPr>
          <w:rFonts w:ascii="Arial" w:hAnsi="Arial" w:cs="Arial"/>
          <w:sz w:val="24"/>
          <w:szCs w:val="24"/>
        </w:rPr>
        <w:fldChar w:fldCharType="begin">
          <w:fldData xml:space="preserve">PEVuZE5vdGU+PENpdGU+PEF1dGhvcj5Sb2RyaWd1ZXo8L0F1dGhvcj48WWVhcj4yMDE5PC9ZZWFy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Sb2RyaWd1ZXo8L0F1dGhvcj48WWVhcj4yMDE5PC9ZZWFy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61149F" w:rsidRPr="00906A49">
        <w:rPr>
          <w:rFonts w:ascii="Arial" w:hAnsi="Arial" w:cs="Arial"/>
          <w:sz w:val="24"/>
          <w:szCs w:val="24"/>
        </w:rPr>
      </w:r>
      <w:r w:rsidR="0061149F" w:rsidRPr="00906A49">
        <w:rPr>
          <w:rFonts w:ascii="Arial" w:hAnsi="Arial" w:cs="Arial"/>
          <w:sz w:val="24"/>
          <w:szCs w:val="24"/>
        </w:rPr>
        <w:fldChar w:fldCharType="separate"/>
      </w:r>
      <w:r w:rsidR="002C1AC8">
        <w:rPr>
          <w:rFonts w:ascii="Arial" w:hAnsi="Arial" w:cs="Arial"/>
          <w:noProof/>
          <w:sz w:val="24"/>
          <w:szCs w:val="24"/>
        </w:rPr>
        <w:t>(29)</w:t>
      </w:r>
      <w:r w:rsidR="0061149F" w:rsidRPr="00906A49">
        <w:rPr>
          <w:rFonts w:ascii="Arial" w:hAnsi="Arial" w:cs="Arial"/>
          <w:sz w:val="24"/>
          <w:szCs w:val="24"/>
        </w:rPr>
        <w:fldChar w:fldCharType="end"/>
      </w:r>
      <w:r w:rsidR="0061149F">
        <w:rPr>
          <w:rFonts w:ascii="Arial" w:hAnsi="Arial" w:cs="Arial"/>
          <w:sz w:val="24"/>
          <w:szCs w:val="24"/>
        </w:rPr>
        <w:t xml:space="preserve"> They would support </w:t>
      </w:r>
      <w:r w:rsidR="0061149F" w:rsidRPr="00906A49">
        <w:rPr>
          <w:rFonts w:ascii="Arial" w:hAnsi="Arial" w:cs="Arial"/>
          <w:sz w:val="24"/>
          <w:szCs w:val="24"/>
        </w:rPr>
        <w:t xml:space="preserve">data </w:t>
      </w:r>
      <w:r w:rsidR="0061149F">
        <w:rPr>
          <w:rFonts w:ascii="Arial" w:hAnsi="Arial" w:cs="Arial"/>
          <w:sz w:val="24"/>
          <w:szCs w:val="24"/>
        </w:rPr>
        <w:t>custodians</w:t>
      </w:r>
      <w:r w:rsidR="0061149F" w:rsidRPr="00906A49">
        <w:rPr>
          <w:rFonts w:ascii="Arial" w:hAnsi="Arial" w:cs="Arial"/>
          <w:sz w:val="24"/>
          <w:szCs w:val="24"/>
        </w:rPr>
        <w:t xml:space="preserve"> </w:t>
      </w:r>
      <w:r w:rsidR="0061149F">
        <w:rPr>
          <w:rFonts w:ascii="Arial" w:hAnsi="Arial" w:cs="Arial"/>
          <w:sz w:val="24"/>
          <w:szCs w:val="24"/>
        </w:rPr>
        <w:t>by specifying agreed levels of</w:t>
      </w:r>
      <w:r w:rsidR="0061149F" w:rsidRPr="00906A49">
        <w:rPr>
          <w:rFonts w:ascii="Arial" w:hAnsi="Arial" w:cs="Arial"/>
          <w:sz w:val="24"/>
          <w:szCs w:val="24"/>
        </w:rPr>
        <w:t xml:space="preserve"> </w:t>
      </w:r>
      <w:r w:rsidR="0061149F">
        <w:rPr>
          <w:rFonts w:ascii="Arial" w:hAnsi="Arial" w:cs="Arial"/>
          <w:sz w:val="24"/>
          <w:szCs w:val="24"/>
        </w:rPr>
        <w:t>data management</w:t>
      </w:r>
      <w:r w:rsidR="0061149F" w:rsidRPr="0061149F">
        <w:rPr>
          <w:rFonts w:ascii="Arial" w:hAnsi="Arial" w:cs="Arial"/>
          <w:sz w:val="24"/>
          <w:szCs w:val="24"/>
        </w:rPr>
        <w:t xml:space="preserve"> </w:t>
      </w:r>
      <w:r w:rsidR="0061149F">
        <w:rPr>
          <w:rFonts w:ascii="Arial" w:hAnsi="Arial" w:cs="Arial"/>
          <w:sz w:val="24"/>
          <w:szCs w:val="24"/>
        </w:rPr>
        <w:t xml:space="preserve">(e.g., </w:t>
      </w:r>
      <w:r w:rsidR="0061149F" w:rsidRPr="00906A49">
        <w:rPr>
          <w:rFonts w:ascii="Arial" w:hAnsi="Arial" w:cs="Arial"/>
          <w:sz w:val="24"/>
          <w:szCs w:val="24"/>
        </w:rPr>
        <w:t>determining data access, use and exchange by validating secondary users research background and question, implementing data use agreements and approval processes, requiring statistical software programs to open datasets, or depositing data in research community accessible repositories</w:t>
      </w:r>
      <w:r w:rsidR="0061149F">
        <w:rPr>
          <w:rFonts w:ascii="Arial" w:hAnsi="Arial" w:cs="Arial"/>
          <w:sz w:val="24"/>
          <w:szCs w:val="24"/>
        </w:rPr>
        <w:t>).</w:t>
      </w:r>
      <w:r w:rsidR="0061149F" w:rsidRPr="00906A49">
        <w:rPr>
          <w:rFonts w:ascii="Arial" w:hAnsi="Arial" w:cs="Arial"/>
          <w:sz w:val="24"/>
          <w:szCs w:val="24"/>
        </w:rPr>
        <w:fldChar w:fldCharType="begin">
          <w:fldData xml:space="preserve">PEVuZE5vdGU+PENpdGU+PEF1dGhvcj5Sb2RyaWd1ZXo8L0F1dGhvcj48WWVhcj4yMDE5PC9ZZWFy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Sb2RyaWd1ZXo8L0F1dGhvcj48WWVhcj4yMDE5PC9ZZWFy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61149F" w:rsidRPr="00906A49">
        <w:rPr>
          <w:rFonts w:ascii="Arial" w:hAnsi="Arial" w:cs="Arial"/>
          <w:sz w:val="24"/>
          <w:szCs w:val="24"/>
        </w:rPr>
      </w:r>
      <w:r w:rsidR="0061149F" w:rsidRPr="00906A49">
        <w:rPr>
          <w:rFonts w:ascii="Arial" w:hAnsi="Arial" w:cs="Arial"/>
          <w:sz w:val="24"/>
          <w:szCs w:val="24"/>
        </w:rPr>
        <w:fldChar w:fldCharType="separate"/>
      </w:r>
      <w:r w:rsidR="002C1AC8">
        <w:rPr>
          <w:rFonts w:ascii="Arial" w:hAnsi="Arial" w:cs="Arial"/>
          <w:noProof/>
          <w:sz w:val="24"/>
          <w:szCs w:val="24"/>
        </w:rPr>
        <w:t>(29)</w:t>
      </w:r>
      <w:r w:rsidR="0061149F" w:rsidRPr="00906A49">
        <w:rPr>
          <w:rFonts w:ascii="Arial" w:hAnsi="Arial" w:cs="Arial"/>
          <w:sz w:val="24"/>
          <w:szCs w:val="24"/>
        </w:rPr>
        <w:fldChar w:fldCharType="end"/>
      </w:r>
      <w:r w:rsidR="00387270">
        <w:rPr>
          <w:rFonts w:ascii="Arial" w:hAnsi="Arial" w:cs="Arial"/>
          <w:sz w:val="24"/>
          <w:szCs w:val="24"/>
        </w:rPr>
        <w:t xml:space="preserve"> </w:t>
      </w:r>
      <w:r w:rsidR="00626F81">
        <w:rPr>
          <w:rFonts w:ascii="Arial" w:hAnsi="Arial" w:cs="Arial"/>
          <w:sz w:val="24"/>
          <w:szCs w:val="24"/>
        </w:rPr>
        <w:t>They would also</w:t>
      </w:r>
      <w:r w:rsidR="0061149F" w:rsidRPr="00906A49">
        <w:rPr>
          <w:rFonts w:ascii="Arial" w:hAnsi="Arial" w:cs="Arial"/>
          <w:sz w:val="24"/>
          <w:szCs w:val="24"/>
        </w:rPr>
        <w:t xml:space="preserve"> support data users with secondary analyses, study replication and individual participant data analysis. This could involve setting a minimum list of information for shared data to be understood, original analyses to be replicated, and raw data to be included in individual participant data analyses. </w:t>
      </w:r>
      <w:r w:rsidR="00F94ACE">
        <w:rPr>
          <w:rFonts w:ascii="Arial" w:hAnsi="Arial" w:cs="Arial"/>
          <w:sz w:val="24"/>
          <w:szCs w:val="24"/>
        </w:rPr>
        <w:t xml:space="preserve">Clinical trialists may also benefit from data sharing through additional scholarly citations </w:t>
      </w:r>
      <w:r w:rsidR="00F94ACE">
        <w:rPr>
          <w:rFonts w:ascii="Arial" w:hAnsi="Arial" w:cs="Arial"/>
          <w:sz w:val="24"/>
          <w:szCs w:val="24"/>
        </w:rPr>
        <w:fldChar w:fldCharType="begin">
          <w:fldData xml:space="preserve">PEVuZE5vdGU+PENpdGU+PEF1dGhvcj5DaHJpc3RlbnNlbjwvQXV0aG9yPjxZZWFyPjIwMTk8L1ll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F94ACE">
        <w:rPr>
          <w:rFonts w:ascii="Arial" w:hAnsi="Arial" w:cs="Arial"/>
          <w:sz w:val="24"/>
          <w:szCs w:val="24"/>
        </w:rPr>
        <w:instrText xml:space="preserve"> ADDIN EN.CITE </w:instrText>
      </w:r>
      <w:r w:rsidR="00F94ACE">
        <w:rPr>
          <w:rFonts w:ascii="Arial" w:hAnsi="Arial" w:cs="Arial"/>
          <w:sz w:val="24"/>
          <w:szCs w:val="24"/>
        </w:rPr>
        <w:fldChar w:fldCharType="begin">
          <w:fldData xml:space="preserve">PEVuZE5vdGU+PENpdGU+PEF1dGhvcj5DaHJpc3RlbnNlbjwvQXV0aG9yPjxZZWFyPjIwMTk8L1ll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F94ACE">
        <w:rPr>
          <w:rFonts w:ascii="Arial" w:hAnsi="Arial" w:cs="Arial"/>
          <w:sz w:val="24"/>
          <w:szCs w:val="24"/>
        </w:rPr>
        <w:instrText xml:space="preserve"> ADDIN EN.CITE.DATA </w:instrText>
      </w:r>
      <w:r w:rsidR="00F94ACE">
        <w:rPr>
          <w:rFonts w:ascii="Arial" w:hAnsi="Arial" w:cs="Arial"/>
          <w:sz w:val="24"/>
          <w:szCs w:val="24"/>
        </w:rPr>
      </w:r>
      <w:r w:rsidR="00F94ACE">
        <w:rPr>
          <w:rFonts w:ascii="Arial" w:hAnsi="Arial" w:cs="Arial"/>
          <w:sz w:val="24"/>
          <w:szCs w:val="24"/>
        </w:rPr>
        <w:fldChar w:fldCharType="end"/>
      </w:r>
      <w:r w:rsidR="00F94ACE">
        <w:rPr>
          <w:rFonts w:ascii="Arial" w:hAnsi="Arial" w:cs="Arial"/>
          <w:sz w:val="24"/>
          <w:szCs w:val="24"/>
        </w:rPr>
      </w:r>
      <w:r w:rsidR="00F94ACE">
        <w:rPr>
          <w:rFonts w:ascii="Arial" w:hAnsi="Arial" w:cs="Arial"/>
          <w:sz w:val="24"/>
          <w:szCs w:val="24"/>
        </w:rPr>
        <w:fldChar w:fldCharType="separate"/>
      </w:r>
      <w:r w:rsidR="00F94ACE">
        <w:rPr>
          <w:rFonts w:ascii="Arial" w:hAnsi="Arial" w:cs="Arial"/>
          <w:noProof/>
          <w:sz w:val="24"/>
          <w:szCs w:val="24"/>
        </w:rPr>
        <w:t>(23)</w:t>
      </w:r>
      <w:r w:rsidR="00F94ACE">
        <w:rPr>
          <w:rFonts w:ascii="Arial" w:hAnsi="Arial" w:cs="Arial"/>
          <w:sz w:val="24"/>
          <w:szCs w:val="24"/>
        </w:rPr>
        <w:fldChar w:fldCharType="end"/>
      </w:r>
      <w:r w:rsidR="00F94ACE">
        <w:rPr>
          <w:rFonts w:ascii="Arial" w:hAnsi="Arial" w:cs="Arial"/>
          <w:sz w:val="24"/>
          <w:szCs w:val="24"/>
        </w:rPr>
        <w:t xml:space="preserve"> and research impact, or additional research collaborations and funding opportunities.</w:t>
      </w:r>
      <w:r>
        <w:rPr>
          <w:rFonts w:ascii="Arial" w:hAnsi="Arial" w:cs="Arial"/>
          <w:sz w:val="24"/>
          <w:szCs w:val="24"/>
        </w:rPr>
        <w:br/>
      </w:r>
      <w:r>
        <w:rPr>
          <w:rFonts w:ascii="Arial" w:hAnsi="Arial" w:cs="Arial"/>
          <w:sz w:val="24"/>
          <w:szCs w:val="24"/>
        </w:rPr>
        <w:br/>
      </w:r>
      <w:r w:rsidR="007D2131">
        <w:rPr>
          <w:rFonts w:ascii="Arial" w:hAnsi="Arial" w:cs="Arial"/>
          <w:sz w:val="24"/>
          <w:szCs w:val="24"/>
        </w:rPr>
        <w:t>However, i</w:t>
      </w:r>
      <w:r w:rsidR="00542FE3">
        <w:rPr>
          <w:rFonts w:ascii="Arial" w:hAnsi="Arial" w:cs="Arial"/>
          <w:sz w:val="24"/>
          <w:szCs w:val="24"/>
        </w:rPr>
        <w:t xml:space="preserve">n our retrospective cohort study of interventional trials, </w:t>
      </w:r>
      <w:r w:rsidR="007D2131">
        <w:rPr>
          <w:rFonts w:ascii="Arial" w:hAnsi="Arial" w:cs="Arial"/>
          <w:sz w:val="24"/>
          <w:szCs w:val="24"/>
        </w:rPr>
        <w:t xml:space="preserve">we found that </w:t>
      </w:r>
      <w:r w:rsidR="003176E2">
        <w:rPr>
          <w:rFonts w:ascii="Arial" w:hAnsi="Arial" w:cs="Arial"/>
          <w:sz w:val="24"/>
          <w:szCs w:val="24"/>
        </w:rPr>
        <w:t>only one in five committed to sharing data.</w:t>
      </w:r>
      <w:r w:rsidR="003176E2">
        <w:rPr>
          <w:rFonts w:ascii="Arial" w:hAnsi="Arial" w:cs="Arial"/>
          <w:sz w:val="24"/>
          <w:szCs w:val="24"/>
        </w:rPr>
        <w:fldChar w:fldCharType="begin"/>
      </w:r>
      <w:r w:rsidR="00AD1D0B">
        <w:rPr>
          <w:rFonts w:ascii="Arial" w:hAnsi="Arial" w:cs="Arial"/>
          <w:sz w:val="24"/>
          <w:szCs w:val="24"/>
        </w:rPr>
        <w:instrText xml:space="preserve"> ADDIN EN.CITE &lt;EndNote&gt;&lt;Cite&gt;&lt;Author&gt;Tan&lt;/Author&gt;&lt;Year&gt;2021&lt;/Year&gt;&lt;RecNum&gt;152&lt;/RecNum&gt;&lt;DisplayText&gt;(13)&lt;/DisplayText&gt;&lt;record&gt;&lt;rec-number&gt;152&lt;/rec-number&gt;&lt;foreign-keys&gt;&lt;key app="EN" db-id="rtsst0v2yfrav3errarvde2k5rxzrr0ssxtx" timestamp="1633998558"&gt;152&lt;/key&gt;&lt;/foreign-keys&gt;&lt;ref-type name="Journal Article"&gt;17&lt;/ref-type&gt;&lt;contributors&gt;&lt;authors&gt;&lt;author&gt;Tan, Aidan Christopher&lt;/author&gt;&lt;author&gt;Askie, Lisa M.&lt;/author&gt;&lt;author&gt;Hunter, Kylie Elizabeth&lt;/author&gt;&lt;author&gt;Barba, Angie&lt;/author&gt;&lt;author&gt;Simes, Robert John&lt;/author&gt;&lt;author&gt;Seidler, Anna Lene&lt;/author&gt;&lt;/authors&gt;&lt;/contributors&gt;&lt;titles&gt;&lt;title&gt;Data sharing—trialists&amp;apos; plans at registration, attitudes, barriers and facilitators: A cohort study and cross-sectional survey&lt;/title&gt;&lt;secondary-title&gt;Research Synthesis Methods&lt;/secondary-title&gt;&lt;/titles&gt;&lt;periodical&gt;&lt;full-title&gt;Research Synthesis Methods&lt;/full-title&gt;&lt;/periodical&gt;&lt;pages&gt;641-657&lt;/pages&gt;&lt;volume&gt;12&lt;/volume&gt;&lt;number&gt;5&lt;/number&gt;&lt;dates&gt;&lt;year&gt;2021&lt;/year&gt;&lt;/dates&gt;&lt;isbn&gt;1759-2879&lt;/isbn&gt;&lt;urls&gt;&lt;related-urls&gt;&lt;url&gt;https://onlinelibrary.wiley.com/doi/abs/10.1002/jrsm.1500&lt;/url&gt;&lt;url&gt;https://onlinelibrary.wiley.com/doi/10.1002/jrsm.1500&lt;/url&gt;&lt;/related-urls&gt;&lt;/urls&gt;&lt;electronic-resource-num&gt;https://doi.org/10.1002/jrsm.1500&lt;/electronic-resource-num&gt;&lt;/record&gt;&lt;/Cite&gt;&lt;/EndNote&gt;</w:instrText>
      </w:r>
      <w:r w:rsidR="003176E2">
        <w:rPr>
          <w:rFonts w:ascii="Arial" w:hAnsi="Arial" w:cs="Arial"/>
          <w:sz w:val="24"/>
          <w:szCs w:val="24"/>
        </w:rPr>
        <w:fldChar w:fldCharType="separate"/>
      </w:r>
      <w:r w:rsidR="00AD1D0B">
        <w:rPr>
          <w:rFonts w:ascii="Arial" w:hAnsi="Arial" w:cs="Arial"/>
          <w:noProof/>
          <w:sz w:val="24"/>
          <w:szCs w:val="24"/>
        </w:rPr>
        <w:t>(13)</w:t>
      </w:r>
      <w:r w:rsidR="003176E2">
        <w:rPr>
          <w:rFonts w:ascii="Arial" w:hAnsi="Arial" w:cs="Arial"/>
          <w:sz w:val="24"/>
          <w:szCs w:val="24"/>
        </w:rPr>
        <w:fldChar w:fldCharType="end"/>
      </w:r>
      <w:r w:rsidR="003176E2">
        <w:rPr>
          <w:rFonts w:ascii="Arial" w:hAnsi="Arial" w:cs="Arial"/>
          <w:sz w:val="24"/>
          <w:szCs w:val="24"/>
        </w:rPr>
        <w:t xml:space="preserve"> </w:t>
      </w:r>
      <w:r w:rsidR="00140D29">
        <w:rPr>
          <w:rFonts w:ascii="Arial" w:hAnsi="Arial" w:cs="Arial"/>
          <w:sz w:val="24"/>
          <w:szCs w:val="24"/>
        </w:rPr>
        <w:t>A cross-sectional study of trialists who were willing to share data found that approximately half had a data sharing plan, of which approximately half were written and half were discussed.</w:t>
      </w:r>
      <w:r w:rsidR="00B40C55">
        <w:rPr>
          <w:rFonts w:ascii="Arial" w:hAnsi="Arial" w:cs="Arial"/>
          <w:sz w:val="24"/>
          <w:szCs w:val="24"/>
        </w:rPr>
        <w:fldChar w:fldCharType="begin">
          <w:fldData xml:space="preserve">PEVuZE5vdGU+PENpdGU+PEF1dGhvcj5UYW5uZW5iYXVtPC9BdXRob3I+PFllYXI+MjAxODwvWWVh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2C1AC8">
        <w:rPr>
          <w:rFonts w:ascii="Arial" w:hAnsi="Arial" w:cs="Arial"/>
          <w:sz w:val="24"/>
          <w:szCs w:val="24"/>
        </w:rPr>
        <w:instrText xml:space="preserve"> ADDIN EN.CITE </w:instrText>
      </w:r>
      <w:r w:rsidR="002C1AC8">
        <w:rPr>
          <w:rFonts w:ascii="Arial" w:hAnsi="Arial" w:cs="Arial"/>
          <w:sz w:val="24"/>
          <w:szCs w:val="24"/>
        </w:rPr>
        <w:fldChar w:fldCharType="begin">
          <w:fldData xml:space="preserve">PEVuZE5vdGU+PENpdGU+PEF1dGhvcj5UYW5uZW5iYXVtPC9BdXRob3I+PFllYXI+MjAxODwvWWVh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2C1AC8">
        <w:rPr>
          <w:rFonts w:ascii="Arial" w:hAnsi="Arial" w:cs="Arial"/>
          <w:sz w:val="24"/>
          <w:szCs w:val="24"/>
        </w:rPr>
        <w:instrText xml:space="preserve"> ADDIN EN.CITE.DATA </w:instrText>
      </w:r>
      <w:r w:rsidR="002C1AC8">
        <w:rPr>
          <w:rFonts w:ascii="Arial" w:hAnsi="Arial" w:cs="Arial"/>
          <w:sz w:val="24"/>
          <w:szCs w:val="24"/>
        </w:rPr>
      </w:r>
      <w:r w:rsidR="002C1AC8">
        <w:rPr>
          <w:rFonts w:ascii="Arial" w:hAnsi="Arial" w:cs="Arial"/>
          <w:sz w:val="24"/>
          <w:szCs w:val="24"/>
        </w:rPr>
        <w:fldChar w:fldCharType="end"/>
      </w:r>
      <w:r w:rsidR="00B40C55">
        <w:rPr>
          <w:rFonts w:ascii="Arial" w:hAnsi="Arial" w:cs="Arial"/>
          <w:sz w:val="24"/>
          <w:szCs w:val="24"/>
        </w:rPr>
      </w:r>
      <w:r w:rsidR="00B40C55">
        <w:rPr>
          <w:rFonts w:ascii="Arial" w:hAnsi="Arial" w:cs="Arial"/>
          <w:sz w:val="24"/>
          <w:szCs w:val="24"/>
        </w:rPr>
        <w:fldChar w:fldCharType="separate"/>
      </w:r>
      <w:r w:rsidR="002C1AC8">
        <w:rPr>
          <w:rFonts w:ascii="Arial" w:hAnsi="Arial" w:cs="Arial"/>
          <w:noProof/>
          <w:sz w:val="24"/>
          <w:szCs w:val="24"/>
        </w:rPr>
        <w:t>(30)</w:t>
      </w:r>
      <w:r w:rsidR="00B40C55">
        <w:rPr>
          <w:rFonts w:ascii="Arial" w:hAnsi="Arial" w:cs="Arial"/>
          <w:sz w:val="24"/>
          <w:szCs w:val="24"/>
        </w:rPr>
        <w:fldChar w:fldCharType="end"/>
      </w:r>
      <w:r w:rsidR="00140D29">
        <w:rPr>
          <w:rFonts w:ascii="Arial" w:hAnsi="Arial" w:cs="Arial"/>
          <w:sz w:val="24"/>
          <w:szCs w:val="24"/>
        </w:rPr>
        <w:t xml:space="preserve"> </w:t>
      </w:r>
      <w:r w:rsidR="00692A1A">
        <w:rPr>
          <w:rFonts w:ascii="Arial" w:hAnsi="Arial" w:cs="Arial"/>
          <w:sz w:val="24"/>
          <w:szCs w:val="24"/>
        </w:rPr>
        <w:br/>
      </w:r>
    </w:p>
    <w:p w14:paraId="1647CA9C" w14:textId="213B1C62" w:rsidR="002C1AC8" w:rsidRDefault="00F94ACE" w:rsidP="00906A49">
      <w:pPr>
        <w:spacing w:after="0" w:line="240" w:lineRule="auto"/>
        <w:rPr>
          <w:rFonts w:ascii="Arial" w:hAnsi="Arial" w:cs="Arial"/>
          <w:b/>
          <w:bCs/>
          <w:sz w:val="24"/>
          <w:szCs w:val="24"/>
        </w:rPr>
      </w:pPr>
      <w:r>
        <w:rPr>
          <w:rFonts w:ascii="Arial" w:hAnsi="Arial" w:cs="Arial"/>
          <w:b/>
          <w:bCs/>
          <w:sz w:val="24"/>
          <w:szCs w:val="24"/>
        </w:rPr>
        <w:t>FUTURE DIRECTIONS</w:t>
      </w:r>
    </w:p>
    <w:p w14:paraId="08AACA34" w14:textId="0CC70582" w:rsidR="002C1AC8" w:rsidRDefault="00BB673B" w:rsidP="00906A49">
      <w:pPr>
        <w:spacing w:after="0" w:line="240" w:lineRule="auto"/>
        <w:rPr>
          <w:rFonts w:ascii="Arial" w:hAnsi="Arial" w:cs="Arial"/>
          <w:b/>
          <w:bCs/>
          <w:sz w:val="24"/>
          <w:szCs w:val="24"/>
        </w:rPr>
      </w:pPr>
      <w:r>
        <w:rPr>
          <w:rFonts w:ascii="Arial" w:hAnsi="Arial" w:cs="Arial"/>
          <w:sz w:val="24"/>
          <w:szCs w:val="24"/>
        </w:rPr>
        <w:t>The future directions of data sharing policies by themes are</w:t>
      </w:r>
      <w:r w:rsidRPr="00906A49">
        <w:rPr>
          <w:rFonts w:ascii="Arial" w:hAnsi="Arial" w:cs="Arial"/>
          <w:sz w:val="24"/>
          <w:szCs w:val="24"/>
        </w:rPr>
        <w:t xml:space="preserve"> summarised in </w:t>
      </w:r>
      <w:r>
        <w:rPr>
          <w:rFonts w:ascii="Arial" w:hAnsi="Arial" w:cs="Arial"/>
          <w:sz w:val="24"/>
          <w:szCs w:val="24"/>
        </w:rPr>
        <w:t>Table 1</w:t>
      </w:r>
      <w:r w:rsidRPr="00906A49">
        <w:rPr>
          <w:rFonts w:ascii="Arial" w:hAnsi="Arial" w:cs="Arial"/>
          <w:sz w:val="24"/>
          <w:szCs w:val="24"/>
        </w:rPr>
        <w:t>.</w:t>
      </w:r>
      <w:r>
        <w:rPr>
          <w:rFonts w:ascii="Arial" w:hAnsi="Arial" w:cs="Arial"/>
          <w:sz w:val="24"/>
          <w:szCs w:val="24"/>
        </w:rPr>
        <w:br/>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3250"/>
        <w:gridCol w:w="6502"/>
      </w:tblGrid>
      <w:tr w:rsidR="002C1AC8" w14:paraId="75B92EAE" w14:textId="77777777" w:rsidTr="004877AE">
        <w:tc>
          <w:tcPr>
            <w:tcW w:w="9752" w:type="dxa"/>
            <w:gridSpan w:val="2"/>
            <w:tcBorders>
              <w:top w:val="nil"/>
              <w:bottom w:val="single" w:sz="12" w:space="0" w:color="auto"/>
            </w:tcBorders>
          </w:tcPr>
          <w:p w14:paraId="68468DC2" w14:textId="77777777" w:rsidR="002C1AC8" w:rsidRPr="00B01B30" w:rsidRDefault="002C1AC8" w:rsidP="004877AE">
            <w:pPr>
              <w:rPr>
                <w:rFonts w:ascii="Arial" w:hAnsi="Arial" w:cs="Arial"/>
                <w:b/>
                <w:bCs/>
                <w:sz w:val="24"/>
                <w:szCs w:val="24"/>
              </w:rPr>
            </w:pPr>
            <w:r w:rsidRPr="00B01B30">
              <w:rPr>
                <w:rFonts w:ascii="Arial" w:hAnsi="Arial" w:cs="Arial"/>
                <w:b/>
                <w:bCs/>
                <w:sz w:val="24"/>
                <w:szCs w:val="24"/>
              </w:rPr>
              <w:t xml:space="preserve">Table 1. </w:t>
            </w:r>
            <w:r>
              <w:rPr>
                <w:rFonts w:ascii="Arial" w:hAnsi="Arial" w:cs="Arial"/>
                <w:b/>
                <w:bCs/>
                <w:sz w:val="24"/>
                <w:szCs w:val="24"/>
              </w:rPr>
              <w:t>F</w:t>
            </w:r>
            <w:r w:rsidRPr="00B01B30">
              <w:rPr>
                <w:rFonts w:ascii="Arial" w:hAnsi="Arial" w:cs="Arial"/>
                <w:b/>
                <w:bCs/>
                <w:sz w:val="24"/>
                <w:szCs w:val="24"/>
              </w:rPr>
              <w:t xml:space="preserve">uture </w:t>
            </w:r>
            <w:r>
              <w:rPr>
                <w:rFonts w:ascii="Arial" w:hAnsi="Arial" w:cs="Arial"/>
                <w:b/>
                <w:bCs/>
                <w:sz w:val="24"/>
                <w:szCs w:val="24"/>
              </w:rPr>
              <w:t xml:space="preserve">directions </w:t>
            </w:r>
            <w:r w:rsidRPr="00B01B30">
              <w:rPr>
                <w:rFonts w:ascii="Arial" w:hAnsi="Arial" w:cs="Arial"/>
                <w:b/>
                <w:bCs/>
                <w:sz w:val="24"/>
                <w:szCs w:val="24"/>
              </w:rPr>
              <w:t>of data sharing policies</w:t>
            </w:r>
            <w:r>
              <w:rPr>
                <w:rFonts w:ascii="Arial" w:hAnsi="Arial" w:cs="Arial"/>
                <w:b/>
                <w:bCs/>
                <w:sz w:val="24"/>
                <w:szCs w:val="24"/>
              </w:rPr>
              <w:t xml:space="preserve"> by themes*</w:t>
            </w:r>
          </w:p>
        </w:tc>
      </w:tr>
      <w:tr w:rsidR="002C1AC8" w14:paraId="71FB4765" w14:textId="77777777" w:rsidTr="004877AE">
        <w:tc>
          <w:tcPr>
            <w:tcW w:w="3250" w:type="dxa"/>
            <w:tcBorders>
              <w:top w:val="single" w:sz="12" w:space="0" w:color="auto"/>
              <w:bottom w:val="single" w:sz="12" w:space="0" w:color="auto"/>
            </w:tcBorders>
          </w:tcPr>
          <w:p w14:paraId="5C40B5EE" w14:textId="77777777" w:rsidR="002C1AC8" w:rsidRPr="00B01B30" w:rsidRDefault="002C1AC8" w:rsidP="004877AE">
            <w:pPr>
              <w:rPr>
                <w:rFonts w:ascii="Arial" w:hAnsi="Arial" w:cs="Arial"/>
                <w:b/>
                <w:bCs/>
                <w:sz w:val="24"/>
                <w:szCs w:val="24"/>
              </w:rPr>
            </w:pPr>
            <w:r w:rsidRPr="00B01B30">
              <w:rPr>
                <w:rFonts w:ascii="Arial" w:hAnsi="Arial" w:cs="Arial"/>
                <w:b/>
                <w:bCs/>
                <w:sz w:val="24"/>
                <w:szCs w:val="24"/>
              </w:rPr>
              <w:t>Data sharing policy themes</w:t>
            </w:r>
            <w:r>
              <w:rPr>
                <w:rFonts w:ascii="Arial" w:hAnsi="Arial" w:cs="Arial"/>
                <w:b/>
                <w:bCs/>
                <w:sz w:val="24"/>
                <w:szCs w:val="24"/>
              </w:rPr>
              <w:t>**</w:t>
            </w:r>
          </w:p>
        </w:tc>
        <w:tc>
          <w:tcPr>
            <w:tcW w:w="6502" w:type="dxa"/>
            <w:tcBorders>
              <w:top w:val="single" w:sz="12" w:space="0" w:color="auto"/>
              <w:bottom w:val="single" w:sz="12" w:space="0" w:color="auto"/>
            </w:tcBorders>
          </w:tcPr>
          <w:p w14:paraId="39905AE1" w14:textId="77777777" w:rsidR="002C1AC8" w:rsidRPr="00B1395B" w:rsidRDefault="002C1AC8" w:rsidP="004877AE">
            <w:pPr>
              <w:rPr>
                <w:rFonts w:ascii="Arial" w:hAnsi="Arial" w:cs="Arial"/>
                <w:b/>
                <w:bCs/>
                <w:sz w:val="24"/>
                <w:szCs w:val="24"/>
              </w:rPr>
            </w:pPr>
            <w:r w:rsidRPr="00B1395B">
              <w:rPr>
                <w:rFonts w:ascii="Arial" w:hAnsi="Arial" w:cs="Arial"/>
                <w:b/>
                <w:bCs/>
                <w:sz w:val="24"/>
                <w:szCs w:val="24"/>
              </w:rPr>
              <w:t>Future directions</w:t>
            </w:r>
          </w:p>
        </w:tc>
      </w:tr>
      <w:tr w:rsidR="002C1AC8" w14:paraId="77ED1A87" w14:textId="77777777" w:rsidTr="004877AE">
        <w:tc>
          <w:tcPr>
            <w:tcW w:w="3250" w:type="dxa"/>
            <w:tcBorders>
              <w:top w:val="single" w:sz="12" w:space="0" w:color="auto"/>
            </w:tcBorders>
          </w:tcPr>
          <w:p w14:paraId="4FEEEFD7" w14:textId="77777777" w:rsidR="002C1AC8" w:rsidRDefault="002C1AC8" w:rsidP="004877AE">
            <w:pPr>
              <w:rPr>
                <w:rFonts w:ascii="Arial" w:hAnsi="Arial" w:cs="Arial"/>
                <w:sz w:val="24"/>
                <w:szCs w:val="24"/>
              </w:rPr>
            </w:pPr>
            <w:r w:rsidRPr="006B1BDA">
              <w:rPr>
                <w:rFonts w:ascii="Arial" w:hAnsi="Arial" w:cs="Arial"/>
                <w:sz w:val="24"/>
                <w:szCs w:val="24"/>
              </w:rPr>
              <w:t>Accountability</w:t>
            </w:r>
          </w:p>
        </w:tc>
        <w:tc>
          <w:tcPr>
            <w:tcW w:w="6502" w:type="dxa"/>
            <w:tcBorders>
              <w:top w:val="single" w:sz="12" w:space="0" w:color="auto"/>
            </w:tcBorders>
          </w:tcPr>
          <w:p w14:paraId="1C73F894" w14:textId="77777777" w:rsidR="002C1AC8" w:rsidRPr="00F97FBA" w:rsidRDefault="002C1AC8" w:rsidP="004877AE">
            <w:pPr>
              <w:rPr>
                <w:rFonts w:ascii="Arial" w:hAnsi="Arial" w:cs="Arial"/>
                <w:b/>
                <w:bCs/>
                <w:sz w:val="24"/>
                <w:szCs w:val="24"/>
              </w:rPr>
            </w:pPr>
            <w:r>
              <w:rPr>
                <w:rFonts w:ascii="Arial" w:hAnsi="Arial" w:cs="Arial"/>
                <w:b/>
                <w:bCs/>
                <w:sz w:val="24"/>
                <w:szCs w:val="24"/>
              </w:rPr>
              <w:t>Impact assessment</w:t>
            </w:r>
            <w:r w:rsidRPr="00F97FBA">
              <w:rPr>
                <w:rFonts w:ascii="Arial" w:hAnsi="Arial" w:cs="Arial"/>
                <w:b/>
                <w:bCs/>
                <w:sz w:val="24"/>
                <w:szCs w:val="24"/>
              </w:rPr>
              <w:t xml:space="preserve"> guidance </w:t>
            </w:r>
          </w:p>
          <w:p w14:paraId="281407B4" w14:textId="77777777" w:rsidR="002C1AC8" w:rsidRDefault="002C1AC8" w:rsidP="004877AE">
            <w:pPr>
              <w:rPr>
                <w:rFonts w:ascii="Arial" w:hAnsi="Arial" w:cs="Arial"/>
                <w:sz w:val="24"/>
                <w:szCs w:val="24"/>
              </w:rPr>
            </w:pPr>
            <w:r>
              <w:rPr>
                <w:rFonts w:ascii="Arial" w:hAnsi="Arial" w:cs="Arial"/>
                <w:sz w:val="24"/>
                <w:szCs w:val="24"/>
              </w:rPr>
              <w:t xml:space="preserve">Researchers could more effectively conduct impact assessments for privacy or data protection </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p>
          <w:p w14:paraId="2378583D" w14:textId="77777777" w:rsidR="002C1AC8" w:rsidRDefault="002C1AC8" w:rsidP="004877AE">
            <w:pPr>
              <w:rPr>
                <w:rFonts w:ascii="Arial" w:hAnsi="Arial" w:cs="Arial"/>
                <w:sz w:val="24"/>
                <w:szCs w:val="24"/>
              </w:rPr>
            </w:pPr>
          </w:p>
          <w:p w14:paraId="5ADDD973" w14:textId="77777777" w:rsidR="002C1AC8" w:rsidRPr="00BD430A" w:rsidRDefault="002C1AC8" w:rsidP="004877AE">
            <w:pPr>
              <w:rPr>
                <w:rFonts w:ascii="Arial" w:hAnsi="Arial" w:cs="Arial"/>
                <w:b/>
                <w:bCs/>
                <w:sz w:val="24"/>
                <w:szCs w:val="24"/>
              </w:rPr>
            </w:pPr>
            <w:r>
              <w:rPr>
                <w:rFonts w:ascii="Arial" w:hAnsi="Arial" w:cs="Arial"/>
                <w:b/>
                <w:bCs/>
                <w:sz w:val="24"/>
                <w:szCs w:val="24"/>
              </w:rPr>
              <w:t>P</w:t>
            </w:r>
            <w:r w:rsidRPr="00BD430A">
              <w:rPr>
                <w:rFonts w:ascii="Arial" w:hAnsi="Arial" w:cs="Arial"/>
                <w:b/>
                <w:bCs/>
                <w:sz w:val="24"/>
                <w:szCs w:val="24"/>
              </w:rPr>
              <w:t>articipatory data governance</w:t>
            </w:r>
          </w:p>
          <w:p w14:paraId="0BEC00F3" w14:textId="77777777" w:rsidR="002C1AC8" w:rsidRPr="00F97FBA" w:rsidRDefault="002C1AC8" w:rsidP="004877AE">
            <w:pPr>
              <w:rPr>
                <w:rFonts w:ascii="Arial" w:hAnsi="Arial" w:cs="Arial"/>
                <w:sz w:val="24"/>
                <w:szCs w:val="24"/>
              </w:rPr>
            </w:pPr>
            <w:r>
              <w:rPr>
                <w:rFonts w:ascii="Arial" w:hAnsi="Arial" w:cs="Arial"/>
                <w:sz w:val="24"/>
                <w:szCs w:val="24"/>
              </w:rPr>
              <w:t xml:space="preserve">Through participant-centred data governance mechanisms and models, researcher participants should be involved in decisions and control of data management, data access and data sharing, and included in data access committees and oversight bodies </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p>
        </w:tc>
      </w:tr>
      <w:tr w:rsidR="002C1AC8" w14:paraId="75EF1937" w14:textId="77777777" w:rsidTr="004877AE">
        <w:tc>
          <w:tcPr>
            <w:tcW w:w="3250" w:type="dxa"/>
          </w:tcPr>
          <w:p w14:paraId="5E1FAC58" w14:textId="77777777" w:rsidR="002C1AC8" w:rsidRDefault="002C1AC8" w:rsidP="004877AE">
            <w:pPr>
              <w:rPr>
                <w:rFonts w:ascii="Arial" w:hAnsi="Arial" w:cs="Arial"/>
                <w:sz w:val="24"/>
                <w:szCs w:val="24"/>
              </w:rPr>
            </w:pPr>
            <w:r w:rsidRPr="006B1BDA">
              <w:rPr>
                <w:rFonts w:ascii="Arial" w:hAnsi="Arial" w:cs="Arial"/>
                <w:sz w:val="24"/>
                <w:szCs w:val="24"/>
              </w:rPr>
              <w:lastRenderedPageBreak/>
              <w:t>Attribution</w:t>
            </w:r>
          </w:p>
        </w:tc>
        <w:tc>
          <w:tcPr>
            <w:tcW w:w="6502" w:type="dxa"/>
          </w:tcPr>
          <w:p w14:paraId="00239D31" w14:textId="77777777" w:rsidR="002C1AC8" w:rsidRPr="00A34BFB" w:rsidRDefault="002C1AC8" w:rsidP="004877AE">
            <w:pPr>
              <w:rPr>
                <w:rFonts w:ascii="Arial" w:hAnsi="Arial" w:cs="Arial"/>
                <w:b/>
                <w:bCs/>
                <w:sz w:val="24"/>
                <w:szCs w:val="24"/>
              </w:rPr>
            </w:pPr>
            <w:r>
              <w:rPr>
                <w:rFonts w:ascii="Arial" w:hAnsi="Arial" w:cs="Arial"/>
                <w:b/>
                <w:bCs/>
                <w:sz w:val="24"/>
                <w:szCs w:val="24"/>
              </w:rPr>
              <w:t>D</w:t>
            </w:r>
            <w:r w:rsidRPr="00A34BFB">
              <w:rPr>
                <w:rFonts w:ascii="Arial" w:hAnsi="Arial" w:cs="Arial"/>
                <w:b/>
                <w:bCs/>
                <w:sz w:val="24"/>
                <w:szCs w:val="24"/>
              </w:rPr>
              <w:t>ata tagging systems</w:t>
            </w:r>
          </w:p>
          <w:p w14:paraId="7151FF85" w14:textId="77777777" w:rsidR="002C1AC8" w:rsidRDefault="002C1AC8" w:rsidP="004877AE">
            <w:pPr>
              <w:rPr>
                <w:rFonts w:ascii="Arial" w:hAnsi="Arial" w:cs="Arial"/>
                <w:sz w:val="24"/>
                <w:szCs w:val="24"/>
              </w:rPr>
            </w:pPr>
            <w:r>
              <w:rPr>
                <w:rFonts w:ascii="Arial" w:hAnsi="Arial" w:cs="Arial"/>
                <w:sz w:val="24"/>
                <w:szCs w:val="24"/>
              </w:rPr>
              <w:t xml:space="preserve">Researchers should trace credit for data curation </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p>
          <w:p w14:paraId="71C47D49" w14:textId="77777777" w:rsidR="002C1AC8" w:rsidRDefault="002C1AC8" w:rsidP="004877AE">
            <w:pPr>
              <w:rPr>
                <w:rFonts w:ascii="Arial" w:hAnsi="Arial" w:cs="Arial"/>
                <w:sz w:val="24"/>
                <w:szCs w:val="24"/>
              </w:rPr>
            </w:pPr>
          </w:p>
          <w:p w14:paraId="1A075E5F" w14:textId="77777777" w:rsidR="002C1AC8" w:rsidRPr="002F7B3C" w:rsidRDefault="002C1AC8" w:rsidP="004877AE">
            <w:pPr>
              <w:rPr>
                <w:rFonts w:ascii="Arial" w:hAnsi="Arial" w:cs="Arial"/>
                <w:b/>
                <w:bCs/>
                <w:sz w:val="24"/>
                <w:szCs w:val="24"/>
              </w:rPr>
            </w:pPr>
            <w:r>
              <w:rPr>
                <w:rFonts w:ascii="Arial" w:hAnsi="Arial" w:cs="Arial"/>
                <w:b/>
                <w:bCs/>
                <w:sz w:val="24"/>
                <w:szCs w:val="24"/>
              </w:rPr>
              <w:t>D</w:t>
            </w:r>
            <w:r w:rsidRPr="002F7B3C">
              <w:rPr>
                <w:rFonts w:ascii="Arial" w:hAnsi="Arial" w:cs="Arial"/>
                <w:b/>
                <w:bCs/>
                <w:sz w:val="24"/>
                <w:szCs w:val="24"/>
              </w:rPr>
              <w:t>ata citation incentives</w:t>
            </w:r>
          </w:p>
          <w:p w14:paraId="27BC17F0" w14:textId="77777777" w:rsidR="002C1AC8" w:rsidRDefault="002C1AC8" w:rsidP="004877AE">
            <w:pPr>
              <w:rPr>
                <w:rFonts w:ascii="Arial" w:hAnsi="Arial" w:cs="Arial"/>
                <w:sz w:val="24"/>
                <w:szCs w:val="24"/>
              </w:rPr>
            </w:pPr>
            <w:r>
              <w:rPr>
                <w:rFonts w:ascii="Arial" w:hAnsi="Arial" w:cs="Arial"/>
                <w:sz w:val="24"/>
                <w:szCs w:val="24"/>
              </w:rPr>
              <w:t xml:space="preserve">Research funders should recognise and reward data curators for their role in data sharing </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r>
              <w:rPr>
                <w:rFonts w:ascii="Arial" w:hAnsi="Arial" w:cs="Arial"/>
                <w:sz w:val="24"/>
                <w:szCs w:val="24"/>
              </w:rPr>
              <w:br/>
            </w:r>
            <w:r>
              <w:rPr>
                <w:rFonts w:ascii="Arial" w:hAnsi="Arial" w:cs="Arial"/>
                <w:sz w:val="24"/>
                <w:szCs w:val="24"/>
              </w:rPr>
              <w:br/>
            </w:r>
            <w:r w:rsidRPr="00F94ACE">
              <w:rPr>
                <w:rFonts w:ascii="Arial" w:hAnsi="Arial" w:cs="Arial"/>
                <w:b/>
                <w:bCs/>
                <w:color w:val="D0CECE" w:themeColor="background2" w:themeShade="E6"/>
                <w:sz w:val="24"/>
                <w:szCs w:val="24"/>
              </w:rPr>
              <w:t>Recognition</w:t>
            </w:r>
            <w:r>
              <w:rPr>
                <w:rFonts w:ascii="Arial" w:hAnsi="Arial" w:cs="Arial"/>
                <w:sz w:val="24"/>
                <w:szCs w:val="24"/>
              </w:rPr>
              <w:t xml:space="preserve"> </w:t>
            </w:r>
            <w:r>
              <w:rPr>
                <w:rFonts w:ascii="Arial" w:hAnsi="Arial" w:cs="Arial"/>
                <w:sz w:val="24"/>
                <w:szCs w:val="24"/>
              </w:rPr>
              <w:br/>
              <w:t>Researchers could be required to recognise data producers through authorship, acknowledgement or citation</w:t>
            </w:r>
          </w:p>
        </w:tc>
      </w:tr>
      <w:tr w:rsidR="002C1AC8" w14:paraId="6033CCC9" w14:textId="77777777" w:rsidTr="004877AE">
        <w:tc>
          <w:tcPr>
            <w:tcW w:w="3250" w:type="dxa"/>
          </w:tcPr>
          <w:p w14:paraId="70A75AAC" w14:textId="77777777" w:rsidR="002C1AC8" w:rsidRDefault="002C1AC8" w:rsidP="004877AE">
            <w:pPr>
              <w:rPr>
                <w:rFonts w:ascii="Arial" w:hAnsi="Arial" w:cs="Arial"/>
                <w:sz w:val="24"/>
                <w:szCs w:val="24"/>
              </w:rPr>
            </w:pPr>
            <w:r w:rsidRPr="006B1BDA">
              <w:rPr>
                <w:rFonts w:ascii="Arial" w:hAnsi="Arial" w:cs="Arial"/>
                <w:sz w:val="24"/>
                <w:szCs w:val="24"/>
              </w:rPr>
              <w:t>Capacity building</w:t>
            </w:r>
          </w:p>
        </w:tc>
        <w:tc>
          <w:tcPr>
            <w:tcW w:w="6502" w:type="dxa"/>
          </w:tcPr>
          <w:p w14:paraId="5F4E76E3" w14:textId="77777777" w:rsidR="002C1AC8" w:rsidRDefault="002C1AC8" w:rsidP="004877AE">
            <w:pPr>
              <w:rPr>
                <w:rFonts w:ascii="Arial" w:hAnsi="Arial" w:cs="Arial"/>
                <w:sz w:val="24"/>
                <w:szCs w:val="24"/>
              </w:rPr>
            </w:pPr>
          </w:p>
        </w:tc>
      </w:tr>
      <w:tr w:rsidR="002C1AC8" w14:paraId="542BC5BB" w14:textId="77777777" w:rsidTr="004877AE">
        <w:tc>
          <w:tcPr>
            <w:tcW w:w="3250" w:type="dxa"/>
          </w:tcPr>
          <w:p w14:paraId="3E44318E" w14:textId="77777777" w:rsidR="002C1AC8" w:rsidRDefault="002C1AC8" w:rsidP="004877AE">
            <w:pPr>
              <w:rPr>
                <w:rFonts w:ascii="Arial" w:hAnsi="Arial" w:cs="Arial"/>
                <w:sz w:val="24"/>
                <w:szCs w:val="24"/>
              </w:rPr>
            </w:pPr>
            <w:r w:rsidRPr="006B1BDA">
              <w:rPr>
                <w:rFonts w:ascii="Arial" w:hAnsi="Arial" w:cs="Arial"/>
                <w:sz w:val="24"/>
                <w:szCs w:val="24"/>
              </w:rPr>
              <w:t>Common good</w:t>
            </w:r>
          </w:p>
        </w:tc>
        <w:tc>
          <w:tcPr>
            <w:tcW w:w="6502" w:type="dxa"/>
          </w:tcPr>
          <w:p w14:paraId="592DFC10" w14:textId="77777777" w:rsidR="002C1AC8" w:rsidRDefault="002C1AC8" w:rsidP="004877AE">
            <w:pPr>
              <w:rPr>
                <w:rFonts w:ascii="Arial" w:hAnsi="Arial" w:cs="Arial"/>
                <w:sz w:val="24"/>
                <w:szCs w:val="24"/>
              </w:rPr>
            </w:pPr>
          </w:p>
        </w:tc>
      </w:tr>
      <w:tr w:rsidR="002C1AC8" w14:paraId="5C3AEDD8" w14:textId="77777777" w:rsidTr="004877AE">
        <w:tc>
          <w:tcPr>
            <w:tcW w:w="3250" w:type="dxa"/>
          </w:tcPr>
          <w:p w14:paraId="2E4D818F" w14:textId="77777777" w:rsidR="002C1AC8" w:rsidRDefault="002C1AC8" w:rsidP="004877AE">
            <w:pPr>
              <w:rPr>
                <w:rFonts w:ascii="Arial" w:hAnsi="Arial" w:cs="Arial"/>
                <w:sz w:val="24"/>
                <w:szCs w:val="24"/>
              </w:rPr>
            </w:pPr>
            <w:r w:rsidRPr="006B1BDA">
              <w:rPr>
                <w:rFonts w:ascii="Arial" w:hAnsi="Arial" w:cs="Arial"/>
                <w:sz w:val="24"/>
                <w:szCs w:val="24"/>
              </w:rPr>
              <w:t>Data publication</w:t>
            </w:r>
          </w:p>
        </w:tc>
        <w:tc>
          <w:tcPr>
            <w:tcW w:w="6502" w:type="dxa"/>
          </w:tcPr>
          <w:p w14:paraId="6E7010A1" w14:textId="77777777" w:rsidR="002C1AC8" w:rsidRDefault="002C1AC8" w:rsidP="004877AE">
            <w:pPr>
              <w:rPr>
                <w:rFonts w:ascii="Arial" w:hAnsi="Arial" w:cs="Arial"/>
                <w:sz w:val="24"/>
                <w:szCs w:val="24"/>
              </w:rPr>
            </w:pPr>
          </w:p>
        </w:tc>
      </w:tr>
      <w:tr w:rsidR="002C1AC8" w14:paraId="31565E75" w14:textId="77777777" w:rsidTr="004877AE">
        <w:tc>
          <w:tcPr>
            <w:tcW w:w="3250" w:type="dxa"/>
          </w:tcPr>
          <w:p w14:paraId="5BC34CF6" w14:textId="77777777" w:rsidR="002C1AC8" w:rsidRDefault="002C1AC8" w:rsidP="004877AE">
            <w:pPr>
              <w:rPr>
                <w:rFonts w:ascii="Arial" w:hAnsi="Arial" w:cs="Arial"/>
                <w:sz w:val="24"/>
                <w:szCs w:val="24"/>
              </w:rPr>
            </w:pPr>
            <w:r w:rsidRPr="006B1BDA">
              <w:rPr>
                <w:rFonts w:ascii="Arial" w:hAnsi="Arial" w:cs="Arial"/>
                <w:sz w:val="24"/>
                <w:szCs w:val="24"/>
              </w:rPr>
              <w:t>Data quality and curation</w:t>
            </w:r>
          </w:p>
        </w:tc>
        <w:tc>
          <w:tcPr>
            <w:tcW w:w="6502" w:type="dxa"/>
          </w:tcPr>
          <w:p w14:paraId="6E6C5CDF" w14:textId="77777777" w:rsidR="002C1AC8" w:rsidRPr="005775F2" w:rsidRDefault="002C1AC8" w:rsidP="004877AE">
            <w:pPr>
              <w:rPr>
                <w:rFonts w:ascii="Arial" w:hAnsi="Arial" w:cs="Arial"/>
                <w:b/>
                <w:bCs/>
                <w:sz w:val="24"/>
                <w:szCs w:val="24"/>
              </w:rPr>
            </w:pPr>
            <w:r>
              <w:rPr>
                <w:rFonts w:ascii="Arial" w:hAnsi="Arial" w:cs="Arial"/>
                <w:b/>
                <w:bCs/>
                <w:sz w:val="24"/>
                <w:szCs w:val="24"/>
              </w:rPr>
              <w:t>R</w:t>
            </w:r>
            <w:r w:rsidRPr="005775F2">
              <w:rPr>
                <w:rFonts w:ascii="Arial" w:hAnsi="Arial" w:cs="Arial"/>
                <w:b/>
                <w:bCs/>
                <w:sz w:val="24"/>
                <w:szCs w:val="24"/>
              </w:rPr>
              <w:t>eciprocity-</w:t>
            </w:r>
            <w:r>
              <w:rPr>
                <w:rFonts w:ascii="Arial" w:hAnsi="Arial" w:cs="Arial"/>
                <w:b/>
                <w:bCs/>
                <w:sz w:val="24"/>
                <w:szCs w:val="24"/>
              </w:rPr>
              <w:t>based</w:t>
            </w:r>
            <w:r w:rsidRPr="005775F2">
              <w:rPr>
                <w:rFonts w:ascii="Arial" w:hAnsi="Arial" w:cs="Arial"/>
                <w:b/>
                <w:bCs/>
                <w:sz w:val="24"/>
                <w:szCs w:val="24"/>
              </w:rPr>
              <w:t xml:space="preserve"> data</w:t>
            </w:r>
            <w:r>
              <w:rPr>
                <w:rFonts w:ascii="Arial" w:hAnsi="Arial" w:cs="Arial"/>
                <w:b/>
                <w:bCs/>
                <w:sz w:val="24"/>
                <w:szCs w:val="24"/>
              </w:rPr>
              <w:t>-access models</w:t>
            </w:r>
          </w:p>
          <w:p w14:paraId="4E33B93E" w14:textId="77777777" w:rsidR="002C1AC8" w:rsidRDefault="002C1AC8" w:rsidP="004877AE">
            <w:pPr>
              <w:rPr>
                <w:rFonts w:ascii="Arial" w:hAnsi="Arial" w:cs="Arial"/>
                <w:sz w:val="24"/>
                <w:szCs w:val="24"/>
              </w:rPr>
            </w:pPr>
            <w:r>
              <w:rPr>
                <w:rFonts w:ascii="Arial" w:hAnsi="Arial" w:cs="Arial"/>
                <w:sz w:val="24"/>
                <w:szCs w:val="24"/>
              </w:rPr>
              <w:t xml:space="preserve">Through reciprocity-orientated data infrastructure, researchers who access shared data should contribute to its maintenance (e.g., conduct quality-related tasks), curation and development (e.g., contribute new data) </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p>
        </w:tc>
      </w:tr>
      <w:tr w:rsidR="002C1AC8" w14:paraId="2699F035" w14:textId="77777777" w:rsidTr="004877AE">
        <w:tc>
          <w:tcPr>
            <w:tcW w:w="3250" w:type="dxa"/>
          </w:tcPr>
          <w:p w14:paraId="59728DA9" w14:textId="77777777" w:rsidR="002C1AC8" w:rsidRDefault="002C1AC8" w:rsidP="004877AE">
            <w:pPr>
              <w:rPr>
                <w:rFonts w:ascii="Arial" w:hAnsi="Arial" w:cs="Arial"/>
                <w:sz w:val="24"/>
                <w:szCs w:val="24"/>
              </w:rPr>
            </w:pPr>
            <w:r w:rsidRPr="006B1BDA">
              <w:rPr>
                <w:rFonts w:ascii="Arial" w:hAnsi="Arial" w:cs="Arial"/>
                <w:sz w:val="24"/>
                <w:szCs w:val="24"/>
              </w:rPr>
              <w:t>Data access</w:t>
            </w:r>
          </w:p>
        </w:tc>
        <w:tc>
          <w:tcPr>
            <w:tcW w:w="6502" w:type="dxa"/>
          </w:tcPr>
          <w:p w14:paraId="1AB18076" w14:textId="77777777" w:rsidR="002C1AC8" w:rsidRDefault="002C1AC8" w:rsidP="004877AE">
            <w:pPr>
              <w:rPr>
                <w:rFonts w:ascii="Arial" w:hAnsi="Arial" w:cs="Arial"/>
                <w:sz w:val="24"/>
                <w:szCs w:val="24"/>
              </w:rPr>
            </w:pPr>
          </w:p>
        </w:tc>
      </w:tr>
      <w:tr w:rsidR="002C1AC8" w14:paraId="60B15CFB" w14:textId="77777777" w:rsidTr="004877AE">
        <w:tc>
          <w:tcPr>
            <w:tcW w:w="3250" w:type="dxa"/>
          </w:tcPr>
          <w:p w14:paraId="7AA0E3B6" w14:textId="77777777" w:rsidR="002C1AC8" w:rsidRDefault="002C1AC8" w:rsidP="004877AE">
            <w:pPr>
              <w:rPr>
                <w:rFonts w:ascii="Arial" w:hAnsi="Arial" w:cs="Arial"/>
                <w:sz w:val="24"/>
                <w:szCs w:val="24"/>
              </w:rPr>
            </w:pPr>
            <w:r w:rsidRPr="006B1BDA">
              <w:rPr>
                <w:rFonts w:ascii="Arial" w:hAnsi="Arial" w:cs="Arial"/>
                <w:sz w:val="24"/>
                <w:szCs w:val="24"/>
              </w:rPr>
              <w:t>Development</w:t>
            </w:r>
          </w:p>
        </w:tc>
        <w:tc>
          <w:tcPr>
            <w:tcW w:w="6502" w:type="dxa"/>
          </w:tcPr>
          <w:p w14:paraId="094CC1BE" w14:textId="77777777" w:rsidR="002C1AC8" w:rsidRDefault="002C1AC8" w:rsidP="004877AE">
            <w:pPr>
              <w:rPr>
                <w:rFonts w:ascii="Arial" w:hAnsi="Arial" w:cs="Arial"/>
                <w:sz w:val="24"/>
                <w:szCs w:val="24"/>
              </w:rPr>
            </w:pPr>
          </w:p>
        </w:tc>
      </w:tr>
      <w:tr w:rsidR="002C1AC8" w14:paraId="29111FD2" w14:textId="77777777" w:rsidTr="004877AE">
        <w:tc>
          <w:tcPr>
            <w:tcW w:w="3250" w:type="dxa"/>
          </w:tcPr>
          <w:p w14:paraId="0F48E38D" w14:textId="77777777" w:rsidR="002C1AC8" w:rsidRDefault="002C1AC8" w:rsidP="004877AE">
            <w:pPr>
              <w:rPr>
                <w:rFonts w:ascii="Arial" w:hAnsi="Arial" w:cs="Arial"/>
                <w:sz w:val="24"/>
                <w:szCs w:val="24"/>
              </w:rPr>
            </w:pPr>
            <w:r w:rsidRPr="006B1BDA">
              <w:rPr>
                <w:rFonts w:ascii="Arial" w:hAnsi="Arial" w:cs="Arial"/>
                <w:sz w:val="24"/>
                <w:szCs w:val="24"/>
              </w:rPr>
              <w:t>Group rights</w:t>
            </w:r>
          </w:p>
        </w:tc>
        <w:tc>
          <w:tcPr>
            <w:tcW w:w="6502" w:type="dxa"/>
          </w:tcPr>
          <w:p w14:paraId="7A4E4DF1" w14:textId="77777777" w:rsidR="002C1AC8" w:rsidRDefault="002C1AC8" w:rsidP="004877AE">
            <w:pPr>
              <w:rPr>
                <w:rFonts w:ascii="Arial" w:hAnsi="Arial" w:cs="Arial"/>
                <w:sz w:val="24"/>
                <w:szCs w:val="24"/>
              </w:rPr>
            </w:pPr>
          </w:p>
        </w:tc>
      </w:tr>
      <w:tr w:rsidR="002C1AC8" w14:paraId="7A1554E9" w14:textId="77777777" w:rsidTr="004877AE">
        <w:tc>
          <w:tcPr>
            <w:tcW w:w="3250" w:type="dxa"/>
          </w:tcPr>
          <w:p w14:paraId="10FE8C24" w14:textId="77777777" w:rsidR="002C1AC8" w:rsidRDefault="002C1AC8" w:rsidP="004877AE">
            <w:pPr>
              <w:rPr>
                <w:rFonts w:ascii="Arial" w:hAnsi="Arial" w:cs="Arial"/>
                <w:sz w:val="24"/>
                <w:szCs w:val="24"/>
              </w:rPr>
            </w:pPr>
            <w:r w:rsidRPr="006B1BDA">
              <w:rPr>
                <w:rFonts w:ascii="Arial" w:hAnsi="Arial" w:cs="Arial"/>
                <w:sz w:val="24"/>
                <w:szCs w:val="24"/>
              </w:rPr>
              <w:t>Autonomy</w:t>
            </w:r>
          </w:p>
        </w:tc>
        <w:tc>
          <w:tcPr>
            <w:tcW w:w="6502" w:type="dxa"/>
          </w:tcPr>
          <w:p w14:paraId="1052F42F" w14:textId="77777777" w:rsidR="002C1AC8" w:rsidRDefault="002C1AC8" w:rsidP="004877AE">
            <w:pPr>
              <w:rPr>
                <w:rFonts w:ascii="Arial" w:hAnsi="Arial" w:cs="Arial"/>
                <w:b/>
                <w:bCs/>
                <w:sz w:val="24"/>
                <w:szCs w:val="24"/>
              </w:rPr>
            </w:pPr>
            <w:r>
              <w:rPr>
                <w:rFonts w:ascii="Arial" w:hAnsi="Arial" w:cs="Arial"/>
                <w:b/>
                <w:bCs/>
                <w:sz w:val="24"/>
                <w:szCs w:val="24"/>
              </w:rPr>
              <w:t>D</w:t>
            </w:r>
            <w:r w:rsidRPr="00CA254C">
              <w:rPr>
                <w:rFonts w:ascii="Arial" w:hAnsi="Arial" w:cs="Arial"/>
                <w:b/>
                <w:bCs/>
                <w:sz w:val="24"/>
                <w:szCs w:val="24"/>
              </w:rPr>
              <w:t>igital consent technologies</w:t>
            </w:r>
          </w:p>
          <w:p w14:paraId="596E5DE7" w14:textId="77777777" w:rsidR="002C1AC8" w:rsidRPr="009C0AF4" w:rsidRDefault="002C1AC8" w:rsidP="004877AE">
            <w:pPr>
              <w:rPr>
                <w:rFonts w:ascii="Arial" w:hAnsi="Arial" w:cs="Arial"/>
                <w:sz w:val="24"/>
                <w:szCs w:val="24"/>
              </w:rPr>
            </w:pPr>
            <w:r>
              <w:rPr>
                <w:rFonts w:ascii="Arial" w:hAnsi="Arial" w:cs="Arial"/>
                <w:sz w:val="24"/>
                <w:szCs w:val="24"/>
              </w:rPr>
              <w:t xml:space="preserve">Through robust informed consent procedure, research participants could make meaningful, granular, case-by-case deliberations throughout the various uses of the data </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p>
        </w:tc>
      </w:tr>
      <w:tr w:rsidR="002C1AC8" w14:paraId="6744F33B" w14:textId="77777777" w:rsidTr="004877AE">
        <w:tc>
          <w:tcPr>
            <w:tcW w:w="3250" w:type="dxa"/>
          </w:tcPr>
          <w:p w14:paraId="1F67615D" w14:textId="77777777" w:rsidR="002C1AC8" w:rsidRDefault="002C1AC8" w:rsidP="004877AE">
            <w:pPr>
              <w:rPr>
                <w:rFonts w:ascii="Arial" w:hAnsi="Arial" w:cs="Arial"/>
                <w:sz w:val="24"/>
                <w:szCs w:val="24"/>
              </w:rPr>
            </w:pPr>
            <w:r w:rsidRPr="006B1BDA">
              <w:rPr>
                <w:rFonts w:ascii="Arial" w:hAnsi="Arial" w:cs="Arial"/>
                <w:sz w:val="24"/>
                <w:szCs w:val="24"/>
              </w:rPr>
              <w:t>Integrity</w:t>
            </w:r>
          </w:p>
        </w:tc>
        <w:tc>
          <w:tcPr>
            <w:tcW w:w="6502" w:type="dxa"/>
          </w:tcPr>
          <w:p w14:paraId="5C0EE3DB" w14:textId="77777777" w:rsidR="002C1AC8" w:rsidRPr="00F94ACE" w:rsidRDefault="002C1AC8" w:rsidP="004877AE">
            <w:pPr>
              <w:rPr>
                <w:rFonts w:ascii="Arial" w:hAnsi="Arial" w:cs="Arial"/>
                <w:b/>
                <w:bCs/>
                <w:color w:val="D0CECE" w:themeColor="background2" w:themeShade="E6"/>
                <w:sz w:val="24"/>
                <w:szCs w:val="24"/>
              </w:rPr>
            </w:pPr>
            <w:r w:rsidRPr="00F94ACE">
              <w:rPr>
                <w:rFonts w:ascii="Arial" w:hAnsi="Arial" w:cs="Arial"/>
                <w:b/>
                <w:bCs/>
                <w:color w:val="D0CECE" w:themeColor="background2" w:themeShade="E6"/>
                <w:sz w:val="24"/>
                <w:szCs w:val="24"/>
              </w:rPr>
              <w:t>Collaboration</w:t>
            </w:r>
          </w:p>
          <w:p w14:paraId="424835CE" w14:textId="77777777" w:rsidR="002C1AC8" w:rsidRDefault="002C1AC8" w:rsidP="004877AE">
            <w:pPr>
              <w:rPr>
                <w:rFonts w:ascii="Arial" w:hAnsi="Arial" w:cs="Arial"/>
                <w:sz w:val="24"/>
                <w:szCs w:val="24"/>
              </w:rPr>
            </w:pPr>
            <w:r>
              <w:rPr>
                <w:rFonts w:ascii="Arial" w:hAnsi="Arial" w:cs="Arial"/>
                <w:sz w:val="24"/>
                <w:szCs w:val="24"/>
              </w:rPr>
              <w:t xml:space="preserve">Researchers should collaborate with data producers when the interpretation of the data requires the experience and knowledge of the data producers </w:t>
            </w:r>
          </w:p>
        </w:tc>
      </w:tr>
      <w:tr w:rsidR="002C1AC8" w14:paraId="3A30665A" w14:textId="77777777" w:rsidTr="004877AE">
        <w:tc>
          <w:tcPr>
            <w:tcW w:w="3250" w:type="dxa"/>
          </w:tcPr>
          <w:p w14:paraId="5B33FEA4" w14:textId="77777777" w:rsidR="002C1AC8" w:rsidRDefault="002C1AC8" w:rsidP="004877AE">
            <w:pPr>
              <w:rPr>
                <w:rFonts w:ascii="Arial" w:hAnsi="Arial" w:cs="Arial"/>
                <w:sz w:val="24"/>
                <w:szCs w:val="24"/>
              </w:rPr>
            </w:pPr>
            <w:r w:rsidRPr="006B1BDA">
              <w:rPr>
                <w:rFonts w:ascii="Arial" w:hAnsi="Arial" w:cs="Arial"/>
                <w:sz w:val="24"/>
                <w:szCs w:val="24"/>
              </w:rPr>
              <w:t>Interoperability</w:t>
            </w:r>
          </w:p>
        </w:tc>
        <w:tc>
          <w:tcPr>
            <w:tcW w:w="6502" w:type="dxa"/>
          </w:tcPr>
          <w:p w14:paraId="74BCBC1B" w14:textId="77777777" w:rsidR="002C1AC8" w:rsidRPr="00B10AB7" w:rsidRDefault="002C1AC8" w:rsidP="004877AE">
            <w:pPr>
              <w:rPr>
                <w:rFonts w:ascii="Arial" w:hAnsi="Arial" w:cs="Arial"/>
                <w:b/>
                <w:bCs/>
                <w:sz w:val="24"/>
                <w:szCs w:val="24"/>
              </w:rPr>
            </w:pPr>
            <w:r>
              <w:rPr>
                <w:rFonts w:ascii="Arial" w:hAnsi="Arial" w:cs="Arial"/>
                <w:b/>
                <w:bCs/>
                <w:sz w:val="24"/>
                <w:szCs w:val="24"/>
              </w:rPr>
              <w:t>I</w:t>
            </w:r>
            <w:r w:rsidRPr="00B10AB7">
              <w:rPr>
                <w:rFonts w:ascii="Arial" w:hAnsi="Arial" w:cs="Arial"/>
                <w:b/>
                <w:bCs/>
                <w:sz w:val="24"/>
                <w:szCs w:val="24"/>
              </w:rPr>
              <w:t xml:space="preserve">nteroperable data standards </w:t>
            </w:r>
          </w:p>
          <w:p w14:paraId="0789528B" w14:textId="77777777" w:rsidR="002C1AC8" w:rsidRDefault="002C1AC8" w:rsidP="004877AE">
            <w:pPr>
              <w:rPr>
                <w:rFonts w:ascii="Arial" w:hAnsi="Arial" w:cs="Arial"/>
                <w:sz w:val="24"/>
                <w:szCs w:val="24"/>
              </w:rPr>
            </w:pPr>
            <w:r>
              <w:rPr>
                <w:rFonts w:ascii="Arial" w:hAnsi="Arial" w:cs="Arial"/>
                <w:sz w:val="24"/>
                <w:szCs w:val="24"/>
              </w:rPr>
              <w:t xml:space="preserve">Research funders should reimburse or rewarding scientific institutions for sharing data with other research organisations   </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p>
        </w:tc>
      </w:tr>
      <w:tr w:rsidR="002C1AC8" w14:paraId="767994B0" w14:textId="77777777" w:rsidTr="004877AE">
        <w:tc>
          <w:tcPr>
            <w:tcW w:w="3250" w:type="dxa"/>
          </w:tcPr>
          <w:p w14:paraId="6DD36BF3" w14:textId="77777777" w:rsidR="002C1AC8" w:rsidRDefault="002C1AC8" w:rsidP="004877AE">
            <w:pPr>
              <w:rPr>
                <w:rFonts w:ascii="Arial" w:hAnsi="Arial" w:cs="Arial"/>
                <w:sz w:val="24"/>
                <w:szCs w:val="24"/>
              </w:rPr>
            </w:pPr>
            <w:r w:rsidRPr="006B1BDA">
              <w:rPr>
                <w:rFonts w:ascii="Arial" w:hAnsi="Arial" w:cs="Arial"/>
                <w:sz w:val="24"/>
                <w:szCs w:val="24"/>
              </w:rPr>
              <w:t>Open access publication</w:t>
            </w:r>
          </w:p>
        </w:tc>
        <w:tc>
          <w:tcPr>
            <w:tcW w:w="6502" w:type="dxa"/>
          </w:tcPr>
          <w:p w14:paraId="62E140A3" w14:textId="77777777" w:rsidR="002C1AC8" w:rsidRDefault="002C1AC8" w:rsidP="004877AE">
            <w:pPr>
              <w:rPr>
                <w:rFonts w:ascii="Arial" w:hAnsi="Arial" w:cs="Arial"/>
                <w:sz w:val="24"/>
                <w:szCs w:val="24"/>
              </w:rPr>
            </w:pPr>
          </w:p>
        </w:tc>
      </w:tr>
      <w:tr w:rsidR="002C1AC8" w14:paraId="2DFB5049" w14:textId="77777777" w:rsidTr="004877AE">
        <w:tc>
          <w:tcPr>
            <w:tcW w:w="3250" w:type="dxa"/>
          </w:tcPr>
          <w:p w14:paraId="314A1E39" w14:textId="77777777" w:rsidR="002C1AC8" w:rsidRDefault="002C1AC8" w:rsidP="004877AE">
            <w:pPr>
              <w:rPr>
                <w:rFonts w:ascii="Arial" w:hAnsi="Arial" w:cs="Arial"/>
                <w:sz w:val="24"/>
                <w:szCs w:val="24"/>
              </w:rPr>
            </w:pPr>
            <w:r w:rsidRPr="006B1BDA">
              <w:rPr>
                <w:rFonts w:ascii="Arial" w:hAnsi="Arial" w:cs="Arial"/>
                <w:sz w:val="24"/>
                <w:szCs w:val="24"/>
              </w:rPr>
              <w:t>Privacy</w:t>
            </w:r>
          </w:p>
        </w:tc>
        <w:tc>
          <w:tcPr>
            <w:tcW w:w="6502" w:type="dxa"/>
          </w:tcPr>
          <w:p w14:paraId="037634F9" w14:textId="77777777" w:rsidR="002C1AC8" w:rsidRDefault="002C1AC8" w:rsidP="004877AE">
            <w:pPr>
              <w:rPr>
                <w:rFonts w:ascii="Arial" w:hAnsi="Arial" w:cs="Arial"/>
                <w:sz w:val="24"/>
                <w:szCs w:val="24"/>
              </w:rPr>
            </w:pPr>
            <w:r>
              <w:rPr>
                <w:rFonts w:ascii="Arial" w:hAnsi="Arial" w:cs="Arial"/>
                <w:b/>
                <w:bCs/>
                <w:sz w:val="24"/>
                <w:szCs w:val="24"/>
              </w:rPr>
              <w:t>Privacy-preserving</w:t>
            </w:r>
            <w:r w:rsidRPr="00CA254C">
              <w:rPr>
                <w:rFonts w:ascii="Arial" w:hAnsi="Arial" w:cs="Arial"/>
                <w:b/>
                <w:bCs/>
                <w:sz w:val="24"/>
                <w:szCs w:val="24"/>
              </w:rPr>
              <w:t xml:space="preserve"> technologi</w:t>
            </w:r>
            <w:r>
              <w:rPr>
                <w:rFonts w:ascii="Arial" w:hAnsi="Arial" w:cs="Arial"/>
                <w:b/>
                <w:bCs/>
                <w:sz w:val="24"/>
                <w:szCs w:val="24"/>
              </w:rPr>
              <w:t xml:space="preserve">cal solutions </w:t>
            </w:r>
            <w:r>
              <w:rPr>
                <w:rFonts w:ascii="Arial" w:hAnsi="Arial" w:cs="Arial"/>
                <w:sz w:val="24"/>
                <w:szCs w:val="24"/>
              </w:rPr>
              <w:t xml:space="preserve">(e.g., </w:t>
            </w:r>
            <w:r w:rsidRPr="00185F35">
              <w:rPr>
                <w:rFonts w:ascii="Arial" w:hAnsi="Arial" w:cs="Arial"/>
                <w:sz w:val="24"/>
                <w:szCs w:val="24"/>
              </w:rPr>
              <w:t>advanced cryptography</w:t>
            </w:r>
            <w:r>
              <w:rPr>
                <w:rFonts w:ascii="Arial" w:hAnsi="Arial" w:cs="Arial"/>
                <w:sz w:val="24"/>
                <w:szCs w:val="24"/>
              </w:rPr>
              <w:t xml:space="preserve"> techniques</w:t>
            </w:r>
            <w:r w:rsidRPr="00185F35">
              <w:rPr>
                <w:rFonts w:ascii="Arial" w:hAnsi="Arial" w:cs="Arial"/>
                <w:sz w:val="24"/>
                <w:szCs w:val="24"/>
              </w:rPr>
              <w:t xml:space="preserve"> and distributed ledger technologies</w:t>
            </w:r>
            <w:r>
              <w:rPr>
                <w:rFonts w:ascii="Arial" w:hAnsi="Arial" w:cs="Arial"/>
                <w:sz w:val="24"/>
                <w:szCs w:val="24"/>
              </w:rPr>
              <w:t>)</w:t>
            </w:r>
          </w:p>
          <w:p w14:paraId="68DAD3C6" w14:textId="7DB0E816" w:rsidR="002C1AC8" w:rsidRDefault="002C1AC8" w:rsidP="004877AE">
            <w:pPr>
              <w:rPr>
                <w:rFonts w:ascii="Arial" w:hAnsi="Arial" w:cs="Arial"/>
                <w:sz w:val="24"/>
                <w:szCs w:val="24"/>
              </w:rPr>
            </w:pPr>
            <w:r>
              <w:rPr>
                <w:rFonts w:ascii="Arial" w:hAnsi="Arial" w:cs="Arial"/>
                <w:sz w:val="24"/>
                <w:szCs w:val="24"/>
              </w:rPr>
              <w:t xml:space="preserve">Through novel privacy preserving data sharing mechanisms and standards for </w:t>
            </w:r>
            <w:r w:rsidRPr="00906A49">
              <w:rPr>
                <w:rFonts w:ascii="Arial" w:hAnsi="Arial" w:cs="Arial"/>
                <w:sz w:val="24"/>
                <w:szCs w:val="24"/>
              </w:rPr>
              <w:t>minimum levels of consent management, data exchange and access-control policy enforcement</w:t>
            </w:r>
            <w:r>
              <w:rPr>
                <w:rFonts w:ascii="Arial" w:hAnsi="Arial" w:cs="Arial"/>
                <w:sz w:val="24"/>
                <w:szCs w:val="24"/>
              </w:rPr>
              <w:t xml:space="preserve">, researchers could more effectively protect data security and information privacy, promote collaborative research through data sharing, and </w:t>
            </w:r>
            <w:r w:rsidRPr="00906A49">
              <w:rPr>
                <w:rFonts w:ascii="Arial" w:hAnsi="Arial" w:cs="Arial"/>
                <w:sz w:val="24"/>
                <w:szCs w:val="24"/>
              </w:rPr>
              <w:t>maintain</w:t>
            </w:r>
            <w:r>
              <w:rPr>
                <w:rFonts w:ascii="Arial" w:hAnsi="Arial" w:cs="Arial"/>
                <w:sz w:val="24"/>
                <w:szCs w:val="24"/>
              </w:rPr>
              <w:t xml:space="preserve"> </w:t>
            </w:r>
            <w:r w:rsidRPr="00906A49">
              <w:rPr>
                <w:rFonts w:ascii="Arial" w:hAnsi="Arial" w:cs="Arial"/>
                <w:sz w:val="24"/>
                <w:szCs w:val="24"/>
              </w:rPr>
              <w:t>transparency, traceability and immutability</w:t>
            </w:r>
            <w:r>
              <w:rPr>
                <w:rFonts w:ascii="Arial" w:hAnsi="Arial" w:cs="Arial"/>
                <w:sz w:val="24"/>
                <w:szCs w:val="24"/>
              </w:rPr>
              <w:t xml:space="preserve"> </w:t>
            </w:r>
            <w:r>
              <w:rPr>
                <w:rFonts w:ascii="Arial" w:hAnsi="Arial" w:cs="Arial"/>
                <w:sz w:val="24"/>
                <w:szCs w:val="24"/>
              </w:rPr>
              <w:fldChar w:fldCharType="begin">
                <w:fldData xml:space="preserve">PEVuZE5vdGU+PENpdGU+PEF1dGhvcj5CbGFzaW1tZTwvQXV0aG9yPjxZZWFyPjIwMTg8L1llYXI+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F94ACE">
              <w:rPr>
                <w:rFonts w:ascii="Arial" w:hAnsi="Arial" w:cs="Arial"/>
                <w:sz w:val="24"/>
                <w:szCs w:val="24"/>
              </w:rPr>
              <w:instrText xml:space="preserve"> ADDIN EN.CITE </w:instrText>
            </w:r>
            <w:r w:rsidR="00F94ACE">
              <w:rPr>
                <w:rFonts w:ascii="Arial" w:hAnsi="Arial" w:cs="Arial"/>
                <w:sz w:val="24"/>
                <w:szCs w:val="24"/>
              </w:rPr>
              <w:fldChar w:fldCharType="begin">
                <w:fldData xml:space="preserve">PEVuZE5vdGU+PENpdGU+PEF1dGhvcj5CbGFzaW1tZTwvQXV0aG9yPjxZZWFyPjIwMTg8L1llYXI+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F94ACE">
              <w:rPr>
                <w:rFonts w:ascii="Arial" w:hAnsi="Arial" w:cs="Arial"/>
                <w:sz w:val="24"/>
                <w:szCs w:val="24"/>
              </w:rPr>
              <w:instrText xml:space="preserve"> ADDIN EN.CITE.DATA </w:instrText>
            </w:r>
            <w:r w:rsidR="00F94ACE">
              <w:rPr>
                <w:rFonts w:ascii="Arial" w:hAnsi="Arial" w:cs="Arial"/>
                <w:sz w:val="24"/>
                <w:szCs w:val="24"/>
              </w:rPr>
            </w:r>
            <w:r w:rsidR="00F94ACE">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F94ACE">
              <w:rPr>
                <w:rFonts w:ascii="Arial" w:hAnsi="Arial" w:cs="Arial"/>
                <w:noProof/>
                <w:sz w:val="24"/>
                <w:szCs w:val="24"/>
              </w:rPr>
              <w:t>(12, 31-34)</w:t>
            </w:r>
            <w:r>
              <w:rPr>
                <w:rFonts w:ascii="Arial" w:hAnsi="Arial" w:cs="Arial"/>
                <w:sz w:val="24"/>
                <w:szCs w:val="24"/>
              </w:rPr>
              <w:fldChar w:fldCharType="end"/>
            </w:r>
          </w:p>
        </w:tc>
      </w:tr>
      <w:tr w:rsidR="002C1AC8" w14:paraId="34BA838F" w14:textId="77777777" w:rsidTr="004877AE">
        <w:tc>
          <w:tcPr>
            <w:tcW w:w="3250" w:type="dxa"/>
          </w:tcPr>
          <w:p w14:paraId="1D43D5F1" w14:textId="77777777" w:rsidR="002C1AC8" w:rsidRDefault="002C1AC8" w:rsidP="004877AE">
            <w:pPr>
              <w:rPr>
                <w:rFonts w:ascii="Arial" w:hAnsi="Arial" w:cs="Arial"/>
                <w:sz w:val="24"/>
                <w:szCs w:val="24"/>
              </w:rPr>
            </w:pPr>
            <w:r w:rsidRPr="006B1BDA">
              <w:rPr>
                <w:rFonts w:ascii="Arial" w:hAnsi="Arial" w:cs="Arial"/>
                <w:sz w:val="24"/>
                <w:szCs w:val="24"/>
              </w:rPr>
              <w:lastRenderedPageBreak/>
              <w:t>Professionalism</w:t>
            </w:r>
          </w:p>
        </w:tc>
        <w:tc>
          <w:tcPr>
            <w:tcW w:w="6502" w:type="dxa"/>
          </w:tcPr>
          <w:p w14:paraId="4E7334B9" w14:textId="77777777" w:rsidR="002C1AC8" w:rsidRDefault="002C1AC8" w:rsidP="004877AE">
            <w:pPr>
              <w:rPr>
                <w:rFonts w:ascii="Arial" w:hAnsi="Arial" w:cs="Arial"/>
                <w:sz w:val="24"/>
                <w:szCs w:val="24"/>
              </w:rPr>
            </w:pPr>
          </w:p>
        </w:tc>
      </w:tr>
      <w:tr w:rsidR="002C1AC8" w14:paraId="607F40B2" w14:textId="77777777" w:rsidTr="004877AE">
        <w:tc>
          <w:tcPr>
            <w:tcW w:w="3250" w:type="dxa"/>
          </w:tcPr>
          <w:p w14:paraId="7255E36E" w14:textId="77777777" w:rsidR="002C1AC8" w:rsidRDefault="002C1AC8" w:rsidP="004877AE">
            <w:pPr>
              <w:rPr>
                <w:rFonts w:ascii="Arial" w:hAnsi="Arial" w:cs="Arial"/>
                <w:sz w:val="24"/>
                <w:szCs w:val="24"/>
              </w:rPr>
            </w:pPr>
            <w:r w:rsidRPr="006B1BDA">
              <w:rPr>
                <w:rFonts w:ascii="Arial" w:hAnsi="Arial" w:cs="Arial"/>
                <w:sz w:val="24"/>
                <w:szCs w:val="24"/>
              </w:rPr>
              <w:t>Public engagement</w:t>
            </w:r>
          </w:p>
        </w:tc>
        <w:tc>
          <w:tcPr>
            <w:tcW w:w="6502" w:type="dxa"/>
          </w:tcPr>
          <w:p w14:paraId="6402F509" w14:textId="77777777" w:rsidR="002C1AC8" w:rsidRDefault="002C1AC8" w:rsidP="004877AE">
            <w:pPr>
              <w:rPr>
                <w:rFonts w:ascii="Arial" w:hAnsi="Arial" w:cs="Arial"/>
                <w:sz w:val="24"/>
                <w:szCs w:val="24"/>
              </w:rPr>
            </w:pPr>
          </w:p>
        </w:tc>
      </w:tr>
      <w:tr w:rsidR="002C1AC8" w14:paraId="2132738D" w14:textId="77777777" w:rsidTr="004877AE">
        <w:tc>
          <w:tcPr>
            <w:tcW w:w="3250" w:type="dxa"/>
          </w:tcPr>
          <w:p w14:paraId="0CE1D21F" w14:textId="77777777" w:rsidR="002C1AC8" w:rsidRDefault="002C1AC8" w:rsidP="004877AE">
            <w:pPr>
              <w:rPr>
                <w:rFonts w:ascii="Arial" w:hAnsi="Arial" w:cs="Arial"/>
                <w:sz w:val="24"/>
                <w:szCs w:val="24"/>
              </w:rPr>
            </w:pPr>
            <w:r w:rsidRPr="006B1BDA">
              <w:rPr>
                <w:rFonts w:ascii="Arial" w:hAnsi="Arial" w:cs="Arial"/>
                <w:sz w:val="24"/>
                <w:szCs w:val="24"/>
              </w:rPr>
              <w:t>Regulatory compliance</w:t>
            </w:r>
          </w:p>
        </w:tc>
        <w:tc>
          <w:tcPr>
            <w:tcW w:w="6502" w:type="dxa"/>
          </w:tcPr>
          <w:p w14:paraId="4E46A07D" w14:textId="77777777" w:rsidR="002C1AC8" w:rsidRPr="002B4E3E" w:rsidRDefault="002C1AC8" w:rsidP="004877AE">
            <w:pPr>
              <w:rPr>
                <w:rFonts w:ascii="Arial" w:hAnsi="Arial" w:cs="Arial"/>
                <w:b/>
                <w:bCs/>
                <w:sz w:val="24"/>
                <w:szCs w:val="24"/>
              </w:rPr>
            </w:pPr>
            <w:r w:rsidRPr="002B4E3E">
              <w:rPr>
                <w:rFonts w:ascii="Arial" w:hAnsi="Arial" w:cs="Arial"/>
                <w:b/>
                <w:bCs/>
                <w:sz w:val="24"/>
                <w:szCs w:val="24"/>
              </w:rPr>
              <w:t>Coherent regulatory environment</w:t>
            </w:r>
          </w:p>
          <w:p w14:paraId="0687C237" w14:textId="77777777" w:rsidR="002C1AC8" w:rsidRDefault="002C1AC8" w:rsidP="004877AE">
            <w:pPr>
              <w:rPr>
                <w:rFonts w:ascii="Arial" w:hAnsi="Arial" w:cs="Arial"/>
                <w:sz w:val="24"/>
                <w:szCs w:val="24"/>
              </w:rPr>
            </w:pPr>
            <w:r>
              <w:rPr>
                <w:rFonts w:ascii="Arial" w:hAnsi="Arial" w:cs="Arial"/>
                <w:sz w:val="24"/>
                <w:szCs w:val="24"/>
              </w:rPr>
              <w:t xml:space="preserve">Research community should create an integrated, coherent regulatory environment and system framework around the collection, use and distribution of data </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p>
        </w:tc>
      </w:tr>
      <w:tr w:rsidR="002C1AC8" w14:paraId="51BD92C9" w14:textId="77777777" w:rsidTr="004877AE">
        <w:tc>
          <w:tcPr>
            <w:tcW w:w="3250" w:type="dxa"/>
          </w:tcPr>
          <w:p w14:paraId="2787AB36" w14:textId="77777777" w:rsidR="002C1AC8" w:rsidRDefault="002C1AC8" w:rsidP="004877AE">
            <w:pPr>
              <w:rPr>
                <w:rFonts w:ascii="Arial" w:hAnsi="Arial" w:cs="Arial"/>
                <w:sz w:val="24"/>
                <w:szCs w:val="24"/>
              </w:rPr>
            </w:pPr>
            <w:r w:rsidRPr="006B1BDA">
              <w:rPr>
                <w:rFonts w:ascii="Arial" w:hAnsi="Arial" w:cs="Arial"/>
                <w:sz w:val="24"/>
                <w:szCs w:val="24"/>
              </w:rPr>
              <w:t>Risk benefit assessment</w:t>
            </w:r>
          </w:p>
        </w:tc>
        <w:tc>
          <w:tcPr>
            <w:tcW w:w="6502" w:type="dxa"/>
          </w:tcPr>
          <w:p w14:paraId="1ABFF8EE" w14:textId="77777777" w:rsidR="002C1AC8" w:rsidRDefault="002C1AC8" w:rsidP="004877AE">
            <w:pPr>
              <w:rPr>
                <w:rFonts w:ascii="Arial" w:hAnsi="Arial" w:cs="Arial"/>
                <w:sz w:val="24"/>
                <w:szCs w:val="24"/>
              </w:rPr>
            </w:pPr>
          </w:p>
        </w:tc>
      </w:tr>
      <w:tr w:rsidR="002C1AC8" w14:paraId="5D98A780" w14:textId="77777777" w:rsidTr="004877AE">
        <w:tc>
          <w:tcPr>
            <w:tcW w:w="3250" w:type="dxa"/>
          </w:tcPr>
          <w:p w14:paraId="70B4F811" w14:textId="77777777" w:rsidR="002C1AC8" w:rsidRDefault="002C1AC8" w:rsidP="004877AE">
            <w:pPr>
              <w:rPr>
                <w:rFonts w:ascii="Arial" w:hAnsi="Arial" w:cs="Arial"/>
                <w:sz w:val="24"/>
                <w:szCs w:val="24"/>
              </w:rPr>
            </w:pPr>
            <w:r w:rsidRPr="006B1BDA">
              <w:rPr>
                <w:rFonts w:ascii="Arial" w:hAnsi="Arial" w:cs="Arial"/>
                <w:sz w:val="24"/>
                <w:szCs w:val="24"/>
              </w:rPr>
              <w:t>Solidarity</w:t>
            </w:r>
          </w:p>
        </w:tc>
        <w:tc>
          <w:tcPr>
            <w:tcW w:w="6502" w:type="dxa"/>
          </w:tcPr>
          <w:p w14:paraId="699D9637" w14:textId="77777777" w:rsidR="002C1AC8" w:rsidRDefault="002C1AC8" w:rsidP="004877AE">
            <w:pPr>
              <w:rPr>
                <w:rFonts w:ascii="Arial" w:hAnsi="Arial" w:cs="Arial"/>
                <w:sz w:val="24"/>
                <w:szCs w:val="24"/>
              </w:rPr>
            </w:pPr>
          </w:p>
        </w:tc>
      </w:tr>
      <w:tr w:rsidR="002C1AC8" w14:paraId="3DA4288E" w14:textId="77777777" w:rsidTr="004877AE">
        <w:tc>
          <w:tcPr>
            <w:tcW w:w="3250" w:type="dxa"/>
            <w:tcBorders>
              <w:bottom w:val="single" w:sz="4" w:space="0" w:color="auto"/>
            </w:tcBorders>
          </w:tcPr>
          <w:p w14:paraId="445ECC71" w14:textId="77777777" w:rsidR="002C1AC8" w:rsidRDefault="002C1AC8" w:rsidP="004877AE">
            <w:pPr>
              <w:rPr>
                <w:rFonts w:ascii="Arial" w:hAnsi="Arial" w:cs="Arial"/>
                <w:sz w:val="24"/>
                <w:szCs w:val="24"/>
              </w:rPr>
            </w:pPr>
            <w:r w:rsidRPr="006B1BDA">
              <w:rPr>
                <w:rFonts w:ascii="Arial" w:hAnsi="Arial" w:cs="Arial"/>
                <w:sz w:val="24"/>
                <w:szCs w:val="24"/>
              </w:rPr>
              <w:t>Sustainability</w:t>
            </w:r>
          </w:p>
        </w:tc>
        <w:tc>
          <w:tcPr>
            <w:tcW w:w="6502" w:type="dxa"/>
            <w:tcBorders>
              <w:bottom w:val="single" w:sz="4" w:space="0" w:color="auto"/>
            </w:tcBorders>
          </w:tcPr>
          <w:p w14:paraId="03D5D6F5" w14:textId="77777777" w:rsidR="002C1AC8" w:rsidRDefault="002C1AC8" w:rsidP="004877AE">
            <w:pPr>
              <w:rPr>
                <w:rFonts w:ascii="Arial" w:hAnsi="Arial" w:cs="Arial"/>
                <w:sz w:val="24"/>
                <w:szCs w:val="24"/>
              </w:rPr>
            </w:pPr>
          </w:p>
        </w:tc>
      </w:tr>
      <w:tr w:rsidR="002C1AC8" w14:paraId="6EAF6E34" w14:textId="77777777" w:rsidTr="004877AE">
        <w:tc>
          <w:tcPr>
            <w:tcW w:w="3250" w:type="dxa"/>
            <w:tcBorders>
              <w:top w:val="single" w:sz="4" w:space="0" w:color="auto"/>
              <w:bottom w:val="single" w:sz="12" w:space="0" w:color="auto"/>
            </w:tcBorders>
          </w:tcPr>
          <w:p w14:paraId="5DB4A83A" w14:textId="77777777" w:rsidR="002C1AC8" w:rsidRDefault="002C1AC8" w:rsidP="004877AE">
            <w:pPr>
              <w:rPr>
                <w:rFonts w:ascii="Arial" w:hAnsi="Arial" w:cs="Arial"/>
                <w:sz w:val="24"/>
                <w:szCs w:val="24"/>
              </w:rPr>
            </w:pPr>
            <w:r w:rsidRPr="006B1BDA">
              <w:rPr>
                <w:rFonts w:ascii="Arial" w:hAnsi="Arial" w:cs="Arial"/>
                <w:sz w:val="24"/>
                <w:szCs w:val="24"/>
              </w:rPr>
              <w:t>Timeliness</w:t>
            </w:r>
          </w:p>
        </w:tc>
        <w:tc>
          <w:tcPr>
            <w:tcW w:w="6502" w:type="dxa"/>
            <w:tcBorders>
              <w:top w:val="single" w:sz="4" w:space="0" w:color="auto"/>
              <w:bottom w:val="single" w:sz="12" w:space="0" w:color="auto"/>
            </w:tcBorders>
          </w:tcPr>
          <w:p w14:paraId="76A68E56" w14:textId="77777777" w:rsidR="002C1AC8" w:rsidRDefault="002C1AC8" w:rsidP="004877AE">
            <w:pPr>
              <w:rPr>
                <w:rFonts w:ascii="Arial" w:hAnsi="Arial" w:cs="Arial"/>
                <w:sz w:val="24"/>
                <w:szCs w:val="24"/>
              </w:rPr>
            </w:pPr>
          </w:p>
        </w:tc>
      </w:tr>
      <w:tr w:rsidR="002C1AC8" w14:paraId="0312E5BB" w14:textId="77777777" w:rsidTr="004877AE">
        <w:trPr>
          <w:trHeight w:val="125"/>
        </w:trPr>
        <w:tc>
          <w:tcPr>
            <w:tcW w:w="9752" w:type="dxa"/>
            <w:gridSpan w:val="2"/>
            <w:tcBorders>
              <w:top w:val="single" w:sz="12" w:space="0" w:color="auto"/>
            </w:tcBorders>
          </w:tcPr>
          <w:p w14:paraId="5B23AF8F" w14:textId="77777777" w:rsidR="002C1AC8" w:rsidRDefault="002C1AC8" w:rsidP="004877AE">
            <w:pPr>
              <w:rPr>
                <w:rFonts w:ascii="Arial" w:hAnsi="Arial" w:cs="Arial"/>
                <w:sz w:val="24"/>
                <w:szCs w:val="24"/>
              </w:rPr>
            </w:pPr>
            <w:r>
              <w:rPr>
                <w:rFonts w:ascii="Arial" w:hAnsi="Arial" w:cs="Arial"/>
                <w:sz w:val="24"/>
                <w:szCs w:val="24"/>
              </w:rPr>
              <w:t>*Proposals should be introduced through pilot initial and ad hoc data sharing policies and will likely require targeted public investment</w:t>
            </w:r>
            <w:r>
              <w:rPr>
                <w:rFonts w:ascii="Arial" w:hAnsi="Arial" w:cs="Arial"/>
                <w:sz w:val="24"/>
                <w:szCs w:val="24"/>
              </w:rPr>
              <w:br/>
              <w:t xml:space="preserve">**Identified by </w:t>
            </w:r>
            <w:proofErr w:type="spellStart"/>
            <w:r>
              <w:rPr>
                <w:rFonts w:ascii="Arial" w:hAnsi="Arial" w:cs="Arial"/>
                <w:sz w:val="24"/>
                <w:szCs w:val="24"/>
              </w:rPr>
              <w:t>Blasimme</w:t>
            </w:r>
            <w:proofErr w:type="spellEnd"/>
            <w:r>
              <w:rPr>
                <w:rFonts w:ascii="Arial" w:hAnsi="Arial" w:cs="Arial"/>
                <w:sz w:val="24"/>
                <w:szCs w:val="24"/>
              </w:rPr>
              <w:t xml:space="preserve"> et al (2018)</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12)</w:t>
            </w:r>
            <w:r>
              <w:rPr>
                <w:rFonts w:ascii="Arial" w:hAnsi="Arial" w:cs="Arial"/>
                <w:sz w:val="24"/>
                <w:szCs w:val="24"/>
              </w:rPr>
              <w:fldChar w:fldCharType="end"/>
            </w:r>
          </w:p>
        </w:tc>
      </w:tr>
    </w:tbl>
    <w:p w14:paraId="2F6C4958" w14:textId="11606B64" w:rsidR="002C1AC8" w:rsidRDefault="002C1AC8" w:rsidP="00906A49">
      <w:pPr>
        <w:spacing w:after="0" w:line="240" w:lineRule="auto"/>
        <w:rPr>
          <w:rFonts w:ascii="Arial" w:hAnsi="Arial" w:cs="Arial"/>
          <w:b/>
          <w:bCs/>
          <w:sz w:val="24"/>
          <w:szCs w:val="24"/>
        </w:rPr>
      </w:pPr>
    </w:p>
    <w:p w14:paraId="34A4A4AA" w14:textId="3C1E88CC" w:rsidR="009C26B7" w:rsidRPr="007856C3" w:rsidRDefault="001F07D2" w:rsidP="00906A49">
      <w:pPr>
        <w:spacing w:after="0" w:line="240" w:lineRule="auto"/>
        <w:rPr>
          <w:rFonts w:ascii="Arial" w:hAnsi="Arial" w:cs="Arial"/>
          <w:b/>
          <w:bCs/>
          <w:noProof/>
          <w:sz w:val="24"/>
          <w:szCs w:val="24"/>
          <w:lang w:val="en-US"/>
        </w:rPr>
      </w:pPr>
      <w:r w:rsidRPr="007856C3">
        <w:rPr>
          <w:rFonts w:ascii="Arial" w:hAnsi="Arial" w:cs="Arial"/>
          <w:b/>
          <w:bCs/>
          <w:noProof/>
          <w:sz w:val="24"/>
          <w:szCs w:val="24"/>
          <w:lang w:val="en-US"/>
        </w:rPr>
        <w:t>FUNDING</w:t>
      </w:r>
    </w:p>
    <w:p w14:paraId="64960C98" w14:textId="5569EE58" w:rsidR="007B2072" w:rsidRDefault="001F07D2" w:rsidP="007A36F5">
      <w:pPr>
        <w:spacing w:after="0" w:line="240" w:lineRule="auto"/>
        <w:rPr>
          <w:rStyle w:val="CommentReference"/>
          <w:rFonts w:ascii="Arial" w:hAnsi="Arial" w:cs="Arial"/>
          <w:noProof/>
          <w:sz w:val="24"/>
          <w:szCs w:val="24"/>
          <w:lang w:val="en-US"/>
        </w:rPr>
      </w:pPr>
      <w:r w:rsidRPr="007856C3">
        <w:rPr>
          <w:rFonts w:ascii="Arial" w:hAnsi="Arial" w:cs="Arial"/>
          <w:noProof/>
          <w:sz w:val="24"/>
          <w:szCs w:val="24"/>
          <w:lang w:val="en-US"/>
        </w:rPr>
        <w:t xml:space="preserve">There </w:t>
      </w:r>
      <w:r w:rsidR="00104D38" w:rsidRPr="007856C3">
        <w:rPr>
          <w:rFonts w:ascii="Arial" w:hAnsi="Arial" w:cs="Arial"/>
          <w:noProof/>
          <w:sz w:val="24"/>
          <w:szCs w:val="24"/>
          <w:lang w:val="en-US"/>
        </w:rPr>
        <w:t>are</w:t>
      </w:r>
      <w:r w:rsidRPr="007856C3">
        <w:rPr>
          <w:rFonts w:ascii="Arial" w:hAnsi="Arial" w:cs="Arial"/>
          <w:noProof/>
          <w:sz w:val="24"/>
          <w:szCs w:val="24"/>
          <w:lang w:val="en-US"/>
        </w:rPr>
        <w:t xml:space="preserve"> no </w:t>
      </w:r>
      <w:r w:rsidR="00104D38" w:rsidRPr="007856C3">
        <w:rPr>
          <w:rFonts w:ascii="Arial" w:hAnsi="Arial" w:cs="Arial"/>
          <w:noProof/>
          <w:sz w:val="24"/>
          <w:szCs w:val="24"/>
          <w:lang w:val="en-US"/>
        </w:rPr>
        <w:t xml:space="preserve">sources of </w:t>
      </w:r>
      <w:r w:rsidRPr="007856C3">
        <w:rPr>
          <w:rFonts w:ascii="Arial" w:hAnsi="Arial" w:cs="Arial"/>
          <w:noProof/>
          <w:sz w:val="24"/>
          <w:szCs w:val="24"/>
          <w:lang w:val="en-US"/>
        </w:rPr>
        <w:t>financial support for this review.</w:t>
      </w:r>
      <w:r w:rsidR="007B2072" w:rsidRPr="00475B27">
        <w:rPr>
          <w:rFonts w:ascii="Arial" w:hAnsi="Arial" w:cs="Arial"/>
          <w:sz w:val="24"/>
          <w:szCs w:val="24"/>
        </w:rPr>
        <w:br/>
      </w:r>
    </w:p>
    <w:p w14:paraId="5BE99862" w14:textId="2B87CF74" w:rsidR="006D7A53" w:rsidRDefault="006D7A53" w:rsidP="007A36F5">
      <w:pPr>
        <w:spacing w:after="0" w:line="240" w:lineRule="auto"/>
        <w:rPr>
          <w:rStyle w:val="CommentReference"/>
          <w:rFonts w:ascii="Arial" w:hAnsi="Arial" w:cs="Arial"/>
          <w:noProof/>
          <w:sz w:val="24"/>
          <w:szCs w:val="24"/>
          <w:lang w:val="en-US"/>
        </w:rPr>
      </w:pPr>
    </w:p>
    <w:p w14:paraId="142E658B" w14:textId="52FA3526" w:rsidR="006D7A53" w:rsidRDefault="006D7A53" w:rsidP="007A36F5">
      <w:pPr>
        <w:spacing w:after="0" w:line="240" w:lineRule="auto"/>
        <w:rPr>
          <w:rStyle w:val="CommentReference"/>
          <w:rFonts w:ascii="Arial" w:hAnsi="Arial" w:cs="Arial"/>
          <w:noProof/>
          <w:sz w:val="24"/>
          <w:szCs w:val="24"/>
          <w:lang w:val="en-US"/>
        </w:rPr>
      </w:pPr>
    </w:p>
    <w:p w14:paraId="63D5E0B9" w14:textId="1F1B04F5" w:rsidR="006D7A53" w:rsidRDefault="006D7A53" w:rsidP="007A36F5">
      <w:pPr>
        <w:spacing w:after="0" w:line="240" w:lineRule="auto"/>
        <w:rPr>
          <w:rStyle w:val="CommentReference"/>
          <w:rFonts w:ascii="Arial" w:hAnsi="Arial" w:cs="Arial"/>
          <w:noProof/>
          <w:sz w:val="24"/>
          <w:szCs w:val="24"/>
          <w:lang w:val="en-US"/>
        </w:rPr>
      </w:pPr>
    </w:p>
    <w:p w14:paraId="6A99E61F" w14:textId="2D1E192A" w:rsidR="006D7A53" w:rsidRDefault="006D7A53" w:rsidP="007A36F5">
      <w:pPr>
        <w:spacing w:after="0" w:line="240" w:lineRule="auto"/>
        <w:rPr>
          <w:rStyle w:val="CommentReference"/>
          <w:rFonts w:ascii="Arial" w:hAnsi="Arial" w:cs="Arial"/>
          <w:noProof/>
          <w:sz w:val="24"/>
          <w:szCs w:val="24"/>
          <w:lang w:val="en-US"/>
        </w:rPr>
      </w:pPr>
    </w:p>
    <w:p w14:paraId="76B83B4B" w14:textId="14C7A0B0" w:rsidR="006D7A53" w:rsidRDefault="006D7A53" w:rsidP="007A36F5">
      <w:pPr>
        <w:spacing w:after="0" w:line="240" w:lineRule="auto"/>
        <w:rPr>
          <w:rStyle w:val="CommentReference"/>
          <w:rFonts w:ascii="Arial" w:hAnsi="Arial" w:cs="Arial"/>
          <w:noProof/>
          <w:sz w:val="24"/>
          <w:szCs w:val="24"/>
          <w:lang w:val="en-US"/>
        </w:rPr>
      </w:pPr>
    </w:p>
    <w:p w14:paraId="496C3DE7" w14:textId="588FA913" w:rsidR="006D7A53" w:rsidRDefault="006D7A53" w:rsidP="007A36F5">
      <w:pPr>
        <w:spacing w:after="0" w:line="240" w:lineRule="auto"/>
        <w:rPr>
          <w:rStyle w:val="CommentReference"/>
          <w:rFonts w:ascii="Arial" w:hAnsi="Arial" w:cs="Arial"/>
          <w:noProof/>
          <w:sz w:val="24"/>
          <w:szCs w:val="24"/>
          <w:lang w:val="en-US"/>
        </w:rPr>
      </w:pPr>
    </w:p>
    <w:p w14:paraId="1A5615CC" w14:textId="738EE90E" w:rsidR="006D7A53" w:rsidRDefault="006D7A53" w:rsidP="007A36F5">
      <w:pPr>
        <w:spacing w:after="0" w:line="240" w:lineRule="auto"/>
        <w:rPr>
          <w:rStyle w:val="CommentReference"/>
          <w:rFonts w:ascii="Arial" w:hAnsi="Arial" w:cs="Arial"/>
          <w:noProof/>
          <w:sz w:val="24"/>
          <w:szCs w:val="24"/>
          <w:lang w:val="en-US"/>
        </w:rPr>
      </w:pPr>
    </w:p>
    <w:p w14:paraId="4C8FB5E5" w14:textId="4041FD1D" w:rsidR="006D7A53" w:rsidRDefault="006D7A53" w:rsidP="007A36F5">
      <w:pPr>
        <w:spacing w:after="0" w:line="240" w:lineRule="auto"/>
        <w:rPr>
          <w:rStyle w:val="CommentReference"/>
          <w:rFonts w:ascii="Arial" w:hAnsi="Arial" w:cs="Arial"/>
          <w:noProof/>
          <w:sz w:val="24"/>
          <w:szCs w:val="24"/>
          <w:lang w:val="en-US"/>
        </w:rPr>
      </w:pPr>
    </w:p>
    <w:p w14:paraId="3E982318" w14:textId="6D871639" w:rsidR="006D7A53" w:rsidRDefault="006D7A53" w:rsidP="007A36F5">
      <w:pPr>
        <w:spacing w:after="0" w:line="240" w:lineRule="auto"/>
        <w:rPr>
          <w:rStyle w:val="CommentReference"/>
          <w:rFonts w:ascii="Arial" w:hAnsi="Arial" w:cs="Arial"/>
          <w:noProof/>
          <w:sz w:val="24"/>
          <w:szCs w:val="24"/>
          <w:lang w:val="en-US"/>
        </w:rPr>
      </w:pPr>
    </w:p>
    <w:p w14:paraId="726C85FC" w14:textId="485D095C" w:rsidR="006D7A53" w:rsidRDefault="006D7A53" w:rsidP="007A36F5">
      <w:pPr>
        <w:spacing w:after="0" w:line="240" w:lineRule="auto"/>
        <w:rPr>
          <w:rStyle w:val="CommentReference"/>
          <w:rFonts w:ascii="Arial" w:hAnsi="Arial" w:cs="Arial"/>
          <w:noProof/>
          <w:sz w:val="24"/>
          <w:szCs w:val="24"/>
          <w:lang w:val="en-US"/>
        </w:rPr>
      </w:pPr>
    </w:p>
    <w:p w14:paraId="343CEF28" w14:textId="20AF981E" w:rsidR="006D7A53" w:rsidRDefault="006D7A53" w:rsidP="007A36F5">
      <w:pPr>
        <w:spacing w:after="0" w:line="240" w:lineRule="auto"/>
        <w:rPr>
          <w:rStyle w:val="CommentReference"/>
          <w:rFonts w:ascii="Arial" w:hAnsi="Arial" w:cs="Arial"/>
          <w:noProof/>
          <w:sz w:val="24"/>
          <w:szCs w:val="24"/>
          <w:lang w:val="en-US"/>
        </w:rPr>
      </w:pPr>
    </w:p>
    <w:p w14:paraId="0B6B6E6D" w14:textId="3377EF90" w:rsidR="006D7A53" w:rsidRDefault="006D7A53" w:rsidP="007A36F5">
      <w:pPr>
        <w:spacing w:after="0" w:line="240" w:lineRule="auto"/>
        <w:rPr>
          <w:rStyle w:val="CommentReference"/>
          <w:rFonts w:ascii="Arial" w:hAnsi="Arial" w:cs="Arial"/>
          <w:noProof/>
          <w:sz w:val="24"/>
          <w:szCs w:val="24"/>
          <w:lang w:val="en-US"/>
        </w:rPr>
      </w:pPr>
    </w:p>
    <w:p w14:paraId="1B2E4859" w14:textId="599A3A6C" w:rsidR="006D7A53" w:rsidRDefault="006D7A53" w:rsidP="007A36F5">
      <w:pPr>
        <w:spacing w:after="0" w:line="240" w:lineRule="auto"/>
        <w:rPr>
          <w:rStyle w:val="CommentReference"/>
          <w:rFonts w:ascii="Arial" w:hAnsi="Arial" w:cs="Arial"/>
          <w:noProof/>
          <w:sz w:val="24"/>
          <w:szCs w:val="24"/>
          <w:lang w:val="en-US"/>
        </w:rPr>
      </w:pPr>
    </w:p>
    <w:p w14:paraId="0CC03501" w14:textId="44BE0CD4" w:rsidR="006D7A53" w:rsidRDefault="006D7A53" w:rsidP="007A36F5">
      <w:pPr>
        <w:spacing w:after="0" w:line="240" w:lineRule="auto"/>
        <w:rPr>
          <w:rStyle w:val="CommentReference"/>
          <w:rFonts w:ascii="Arial" w:hAnsi="Arial" w:cs="Arial"/>
          <w:noProof/>
          <w:sz w:val="24"/>
          <w:szCs w:val="24"/>
          <w:lang w:val="en-US"/>
        </w:rPr>
      </w:pPr>
    </w:p>
    <w:p w14:paraId="49FEF3F6" w14:textId="54E20121" w:rsidR="006D7A53" w:rsidRDefault="006D7A53" w:rsidP="007A36F5">
      <w:pPr>
        <w:spacing w:after="0" w:line="240" w:lineRule="auto"/>
        <w:rPr>
          <w:rStyle w:val="CommentReference"/>
          <w:rFonts w:ascii="Arial" w:hAnsi="Arial" w:cs="Arial"/>
          <w:noProof/>
          <w:sz w:val="24"/>
          <w:szCs w:val="24"/>
          <w:lang w:val="en-US"/>
        </w:rPr>
      </w:pPr>
    </w:p>
    <w:p w14:paraId="7D5223E1" w14:textId="53376739" w:rsidR="006D7A53" w:rsidRDefault="006D7A53" w:rsidP="007A36F5">
      <w:pPr>
        <w:spacing w:after="0" w:line="240" w:lineRule="auto"/>
        <w:rPr>
          <w:rStyle w:val="CommentReference"/>
          <w:rFonts w:ascii="Arial" w:hAnsi="Arial" w:cs="Arial"/>
          <w:noProof/>
          <w:sz w:val="24"/>
          <w:szCs w:val="24"/>
          <w:lang w:val="en-US"/>
        </w:rPr>
      </w:pPr>
    </w:p>
    <w:p w14:paraId="0F7FD28C" w14:textId="35BCFA5C" w:rsidR="006D7A53" w:rsidRDefault="006D7A53" w:rsidP="007A36F5">
      <w:pPr>
        <w:spacing w:after="0" w:line="240" w:lineRule="auto"/>
        <w:rPr>
          <w:rStyle w:val="CommentReference"/>
          <w:rFonts w:ascii="Arial" w:hAnsi="Arial" w:cs="Arial"/>
          <w:noProof/>
          <w:sz w:val="24"/>
          <w:szCs w:val="24"/>
          <w:lang w:val="en-US"/>
        </w:rPr>
      </w:pPr>
    </w:p>
    <w:p w14:paraId="2DDD696C" w14:textId="22223173" w:rsidR="006D7A53" w:rsidRDefault="006D7A53" w:rsidP="007A36F5">
      <w:pPr>
        <w:spacing w:after="0" w:line="240" w:lineRule="auto"/>
        <w:rPr>
          <w:rStyle w:val="CommentReference"/>
          <w:rFonts w:ascii="Arial" w:hAnsi="Arial" w:cs="Arial"/>
          <w:noProof/>
          <w:sz w:val="24"/>
          <w:szCs w:val="24"/>
          <w:lang w:val="en-US"/>
        </w:rPr>
      </w:pPr>
    </w:p>
    <w:p w14:paraId="14CFBAC2" w14:textId="003C5DE0" w:rsidR="006D7A53" w:rsidRDefault="006D7A53" w:rsidP="007A36F5">
      <w:pPr>
        <w:spacing w:after="0" w:line="240" w:lineRule="auto"/>
        <w:rPr>
          <w:rStyle w:val="CommentReference"/>
          <w:rFonts w:ascii="Arial" w:hAnsi="Arial" w:cs="Arial"/>
          <w:noProof/>
          <w:sz w:val="24"/>
          <w:szCs w:val="24"/>
          <w:lang w:val="en-US"/>
        </w:rPr>
      </w:pPr>
    </w:p>
    <w:p w14:paraId="26EA1319" w14:textId="7CEB6CD0" w:rsidR="006D7A53" w:rsidRDefault="006D7A53" w:rsidP="007A36F5">
      <w:pPr>
        <w:spacing w:after="0" w:line="240" w:lineRule="auto"/>
        <w:rPr>
          <w:rStyle w:val="CommentReference"/>
          <w:rFonts w:ascii="Arial" w:hAnsi="Arial" w:cs="Arial"/>
          <w:noProof/>
          <w:sz w:val="24"/>
          <w:szCs w:val="24"/>
          <w:lang w:val="en-US"/>
        </w:rPr>
      </w:pPr>
    </w:p>
    <w:p w14:paraId="6EBA61C5" w14:textId="7F45A64B" w:rsidR="006D7A53" w:rsidRDefault="006D7A53" w:rsidP="007A36F5">
      <w:pPr>
        <w:spacing w:after="0" w:line="240" w:lineRule="auto"/>
        <w:rPr>
          <w:rStyle w:val="CommentReference"/>
          <w:rFonts w:ascii="Arial" w:hAnsi="Arial" w:cs="Arial"/>
          <w:noProof/>
          <w:sz w:val="24"/>
          <w:szCs w:val="24"/>
          <w:lang w:val="en-US"/>
        </w:rPr>
      </w:pPr>
    </w:p>
    <w:p w14:paraId="2E098275" w14:textId="3DDE9C0B" w:rsidR="006D7A53" w:rsidRDefault="006D7A53" w:rsidP="007A36F5">
      <w:pPr>
        <w:spacing w:after="0" w:line="240" w:lineRule="auto"/>
        <w:rPr>
          <w:rStyle w:val="CommentReference"/>
          <w:rFonts w:ascii="Arial" w:hAnsi="Arial" w:cs="Arial"/>
          <w:noProof/>
          <w:sz w:val="24"/>
          <w:szCs w:val="24"/>
          <w:lang w:val="en-US"/>
        </w:rPr>
      </w:pPr>
    </w:p>
    <w:p w14:paraId="20152E29" w14:textId="67989E67" w:rsidR="006D7A53" w:rsidRDefault="006D7A53" w:rsidP="007A36F5">
      <w:pPr>
        <w:spacing w:after="0" w:line="240" w:lineRule="auto"/>
        <w:rPr>
          <w:rStyle w:val="CommentReference"/>
          <w:rFonts w:ascii="Arial" w:hAnsi="Arial" w:cs="Arial"/>
          <w:noProof/>
          <w:sz w:val="24"/>
          <w:szCs w:val="24"/>
          <w:lang w:val="en-US"/>
        </w:rPr>
      </w:pPr>
    </w:p>
    <w:p w14:paraId="6501C882" w14:textId="1075FD12" w:rsidR="006D7A53" w:rsidRDefault="006D7A53" w:rsidP="007A36F5">
      <w:pPr>
        <w:spacing w:after="0" w:line="240" w:lineRule="auto"/>
        <w:rPr>
          <w:rStyle w:val="CommentReference"/>
          <w:rFonts w:ascii="Arial" w:hAnsi="Arial" w:cs="Arial"/>
          <w:noProof/>
          <w:sz w:val="24"/>
          <w:szCs w:val="24"/>
          <w:lang w:val="en-US"/>
        </w:rPr>
      </w:pPr>
    </w:p>
    <w:p w14:paraId="197A46DA" w14:textId="02FCCC3A" w:rsidR="006D7A53" w:rsidRDefault="006D7A53" w:rsidP="007A36F5">
      <w:pPr>
        <w:spacing w:after="0" w:line="240" w:lineRule="auto"/>
        <w:rPr>
          <w:rStyle w:val="CommentReference"/>
          <w:rFonts w:ascii="Arial" w:hAnsi="Arial" w:cs="Arial"/>
          <w:noProof/>
          <w:sz w:val="24"/>
          <w:szCs w:val="24"/>
          <w:lang w:val="en-US"/>
        </w:rPr>
      </w:pPr>
    </w:p>
    <w:p w14:paraId="373374EF" w14:textId="4C19C094" w:rsidR="006D7A53" w:rsidRDefault="006D7A53" w:rsidP="007A36F5">
      <w:pPr>
        <w:spacing w:after="0" w:line="240" w:lineRule="auto"/>
        <w:rPr>
          <w:rStyle w:val="CommentReference"/>
          <w:rFonts w:ascii="Arial" w:hAnsi="Arial" w:cs="Arial"/>
          <w:noProof/>
          <w:sz w:val="24"/>
          <w:szCs w:val="24"/>
          <w:lang w:val="en-US"/>
        </w:rPr>
      </w:pPr>
    </w:p>
    <w:p w14:paraId="12FDD0C0" w14:textId="2E3E0734" w:rsidR="006D7A53" w:rsidRDefault="006D7A53" w:rsidP="007A36F5">
      <w:pPr>
        <w:spacing w:after="0" w:line="240" w:lineRule="auto"/>
        <w:rPr>
          <w:rStyle w:val="CommentReference"/>
          <w:rFonts w:ascii="Arial" w:hAnsi="Arial" w:cs="Arial"/>
          <w:noProof/>
          <w:sz w:val="24"/>
          <w:szCs w:val="24"/>
          <w:lang w:val="en-US"/>
        </w:rPr>
      </w:pPr>
    </w:p>
    <w:p w14:paraId="1CA72B3D" w14:textId="5432725D" w:rsidR="006D7A53" w:rsidRDefault="006D7A53" w:rsidP="007A36F5">
      <w:pPr>
        <w:spacing w:after="0" w:line="240" w:lineRule="auto"/>
        <w:rPr>
          <w:rStyle w:val="CommentReference"/>
          <w:rFonts w:ascii="Arial" w:hAnsi="Arial" w:cs="Arial"/>
          <w:noProof/>
          <w:sz w:val="24"/>
          <w:szCs w:val="24"/>
          <w:lang w:val="en-US"/>
        </w:rPr>
      </w:pPr>
    </w:p>
    <w:p w14:paraId="2E5A4442" w14:textId="57F97616" w:rsidR="006D7A53" w:rsidRDefault="006D7A53" w:rsidP="007A36F5">
      <w:pPr>
        <w:spacing w:after="0" w:line="240" w:lineRule="auto"/>
        <w:rPr>
          <w:rStyle w:val="CommentReference"/>
          <w:rFonts w:ascii="Arial" w:hAnsi="Arial" w:cs="Arial"/>
          <w:noProof/>
          <w:sz w:val="24"/>
          <w:szCs w:val="24"/>
          <w:lang w:val="en-US"/>
        </w:rPr>
      </w:pPr>
    </w:p>
    <w:p w14:paraId="1834093B" w14:textId="1F52CABE" w:rsidR="006D7A53" w:rsidRDefault="006D7A53" w:rsidP="007A36F5">
      <w:pPr>
        <w:spacing w:after="0" w:line="240" w:lineRule="auto"/>
        <w:rPr>
          <w:rStyle w:val="CommentReference"/>
          <w:rFonts w:ascii="Arial" w:hAnsi="Arial" w:cs="Arial"/>
          <w:noProof/>
          <w:sz w:val="24"/>
          <w:szCs w:val="24"/>
          <w:lang w:val="en-US"/>
        </w:rPr>
      </w:pPr>
    </w:p>
    <w:p w14:paraId="4638983D" w14:textId="0435455D" w:rsidR="006D7A53" w:rsidRDefault="006D7A53" w:rsidP="007A36F5">
      <w:pPr>
        <w:spacing w:after="0" w:line="240" w:lineRule="auto"/>
        <w:rPr>
          <w:rStyle w:val="CommentReference"/>
          <w:rFonts w:ascii="Arial" w:hAnsi="Arial" w:cs="Arial"/>
          <w:noProof/>
          <w:sz w:val="24"/>
          <w:szCs w:val="24"/>
          <w:lang w:val="en-US"/>
        </w:rPr>
      </w:pPr>
    </w:p>
    <w:p w14:paraId="0AB2B52A" w14:textId="04DCBE77" w:rsidR="006D7A53" w:rsidRDefault="006D7A53" w:rsidP="007A36F5">
      <w:pPr>
        <w:spacing w:after="0" w:line="240" w:lineRule="auto"/>
        <w:rPr>
          <w:rStyle w:val="CommentReference"/>
          <w:rFonts w:ascii="Arial" w:hAnsi="Arial" w:cs="Arial"/>
          <w:noProof/>
          <w:sz w:val="24"/>
          <w:szCs w:val="24"/>
          <w:lang w:val="en-US"/>
        </w:rPr>
      </w:pPr>
    </w:p>
    <w:p w14:paraId="2383832B" w14:textId="074BDB59" w:rsidR="006D7A53" w:rsidRDefault="006D7A53" w:rsidP="007A36F5">
      <w:pPr>
        <w:spacing w:after="0" w:line="240" w:lineRule="auto"/>
        <w:rPr>
          <w:rStyle w:val="CommentReference"/>
          <w:rFonts w:ascii="Arial" w:hAnsi="Arial" w:cs="Arial"/>
          <w:noProof/>
          <w:sz w:val="24"/>
          <w:szCs w:val="24"/>
          <w:lang w:val="en-US"/>
        </w:rPr>
      </w:pPr>
    </w:p>
    <w:p w14:paraId="042A86D4" w14:textId="6E832DE8" w:rsidR="006D7A53" w:rsidRDefault="006D7A53" w:rsidP="007A36F5">
      <w:pPr>
        <w:spacing w:after="0" w:line="240" w:lineRule="auto"/>
        <w:rPr>
          <w:rStyle w:val="CommentReference"/>
          <w:rFonts w:ascii="Arial" w:hAnsi="Arial" w:cs="Arial"/>
          <w:noProof/>
          <w:sz w:val="24"/>
          <w:szCs w:val="24"/>
          <w:lang w:val="en-US"/>
        </w:rPr>
      </w:pPr>
    </w:p>
    <w:p w14:paraId="398514A5" w14:textId="77777777" w:rsidR="006D7A53" w:rsidRPr="007A36F5" w:rsidRDefault="006D7A53" w:rsidP="007A36F5">
      <w:pPr>
        <w:spacing w:after="0" w:line="240" w:lineRule="auto"/>
        <w:rPr>
          <w:rStyle w:val="CommentReference"/>
          <w:rFonts w:ascii="Arial" w:hAnsi="Arial" w:cs="Arial"/>
          <w:noProof/>
          <w:sz w:val="24"/>
          <w:szCs w:val="24"/>
          <w:lang w:val="en-US"/>
        </w:rPr>
      </w:pPr>
    </w:p>
    <w:p w14:paraId="666D2F4B" w14:textId="77777777" w:rsidR="0009307F" w:rsidRPr="007856C3" w:rsidRDefault="0009307F" w:rsidP="0009307F">
      <w:pPr>
        <w:spacing w:after="0" w:line="240" w:lineRule="auto"/>
        <w:rPr>
          <w:rFonts w:ascii="Arial" w:hAnsi="Arial" w:cs="Arial"/>
          <w:sz w:val="24"/>
          <w:szCs w:val="24"/>
        </w:rPr>
      </w:pPr>
      <w:r w:rsidRPr="007856C3">
        <w:rPr>
          <w:rFonts w:ascii="Arial" w:hAnsi="Arial" w:cs="Arial"/>
          <w:b/>
          <w:bCs/>
          <w:sz w:val="24"/>
          <w:szCs w:val="24"/>
        </w:rPr>
        <w:lastRenderedPageBreak/>
        <w:t>REFERENCES</w:t>
      </w:r>
    </w:p>
    <w:p w14:paraId="0C2DA98A" w14:textId="77777777" w:rsidR="007A36F5" w:rsidRPr="007A36F5" w:rsidRDefault="00FF6CE6" w:rsidP="007A36F5">
      <w:pPr>
        <w:pStyle w:val="EndNoteBibliography"/>
        <w:spacing w:after="0"/>
        <w:rPr>
          <w:rFonts w:ascii="Arial" w:hAnsi="Arial" w:cs="Arial"/>
          <w:sz w:val="24"/>
          <w:szCs w:val="24"/>
        </w:rPr>
      </w:pPr>
      <w:r w:rsidRPr="007A36F5">
        <w:rPr>
          <w:rFonts w:ascii="Arial" w:hAnsi="Arial" w:cs="Arial"/>
          <w:sz w:val="24"/>
          <w:szCs w:val="24"/>
        </w:rPr>
        <w:fldChar w:fldCharType="begin"/>
      </w:r>
      <w:r w:rsidRPr="007A36F5">
        <w:rPr>
          <w:rFonts w:ascii="Arial" w:hAnsi="Arial" w:cs="Arial"/>
          <w:sz w:val="24"/>
          <w:szCs w:val="24"/>
        </w:rPr>
        <w:instrText xml:space="preserve"> ADDIN EN.REFLIST </w:instrText>
      </w:r>
      <w:r w:rsidRPr="007A36F5">
        <w:rPr>
          <w:rFonts w:ascii="Arial" w:hAnsi="Arial" w:cs="Arial"/>
          <w:sz w:val="24"/>
          <w:szCs w:val="24"/>
        </w:rPr>
        <w:fldChar w:fldCharType="separate"/>
      </w:r>
      <w:r w:rsidR="007A36F5" w:rsidRPr="007A36F5">
        <w:rPr>
          <w:rFonts w:ascii="Arial" w:hAnsi="Arial" w:cs="Arial"/>
          <w:sz w:val="24"/>
          <w:szCs w:val="24"/>
        </w:rPr>
        <w:t>1.</w:t>
      </w:r>
      <w:r w:rsidR="007A36F5" w:rsidRPr="007A36F5">
        <w:rPr>
          <w:rFonts w:ascii="Arial" w:hAnsi="Arial" w:cs="Arial"/>
          <w:sz w:val="24"/>
          <w:szCs w:val="24"/>
        </w:rPr>
        <w:tab/>
        <w:t>Hutchings E, Loomes M, Butow P, Boyle FM. A systematic literature review of attitudes towards secondary use and sharing of health administrative and clinical trial data: a focus on consent. Systematic Reviews. 2021;10(1).</w:t>
      </w:r>
    </w:p>
    <w:p w14:paraId="1C9C559B"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w:t>
      </w:r>
      <w:r w:rsidRPr="007A36F5">
        <w:rPr>
          <w:rFonts w:ascii="Arial" w:hAnsi="Arial" w:cs="Arial"/>
          <w:sz w:val="24"/>
          <w:szCs w:val="24"/>
        </w:rPr>
        <w:tab/>
        <w:t>Hutchings E, Loomes M, Butow P, Boyle FM. A systematic literature review of health consumer attitudes towards secondary use and sharing of health administrative and clinical trial data: A focus on privacy, trust, and transparency. Systematic Reviews. 2020;9(1).</w:t>
      </w:r>
    </w:p>
    <w:p w14:paraId="5D021DE7"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3.</w:t>
      </w:r>
      <w:r w:rsidRPr="007A36F5">
        <w:rPr>
          <w:rFonts w:ascii="Arial" w:hAnsi="Arial" w:cs="Arial"/>
          <w:sz w:val="24"/>
          <w:szCs w:val="24"/>
        </w:rPr>
        <w:tab/>
        <w:t>Hutchings E, Loomes M, Butow P, Boyle FM. A systematic literature review of researchers' and healthcare professionals' attitudes towards the secondary use and sharing of health administrative and clinical trial data. Systematic Reviews. 2020;9(1).</w:t>
      </w:r>
    </w:p>
    <w:p w14:paraId="649FC32D"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4.</w:t>
      </w:r>
      <w:r w:rsidRPr="007A36F5">
        <w:rPr>
          <w:rFonts w:ascii="Arial" w:hAnsi="Arial" w:cs="Arial"/>
          <w:sz w:val="24"/>
          <w:szCs w:val="24"/>
        </w:rPr>
        <w:tab/>
        <w:t>Kalkman S, van Delden J, Banerjee A, Tyl B, Mostert M, van Thiel G. Patients' and public views and attitudes towards the sharing of health data for research: a narrative review of the empirical evidence. Journal of medical ethics. 2019;12.</w:t>
      </w:r>
    </w:p>
    <w:p w14:paraId="6C14C85C"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5.</w:t>
      </w:r>
      <w:r w:rsidRPr="007A36F5">
        <w:rPr>
          <w:rFonts w:ascii="Arial" w:hAnsi="Arial" w:cs="Arial"/>
          <w:sz w:val="24"/>
          <w:szCs w:val="24"/>
        </w:rPr>
        <w:tab/>
        <w:t>Moon LA. Factors influencing health data sharing preferences of consumers: A critical review. Health Policy and Technology. 2017;6(2):169-87.</w:t>
      </w:r>
    </w:p>
    <w:p w14:paraId="33765862"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6.</w:t>
      </w:r>
      <w:r w:rsidRPr="007A36F5">
        <w:rPr>
          <w:rFonts w:ascii="Arial" w:hAnsi="Arial" w:cs="Arial"/>
          <w:sz w:val="24"/>
          <w:szCs w:val="24"/>
        </w:rPr>
        <w:tab/>
        <w:t>Garrison NA, Sathe NA, Antommaria AHM, Holm IA, Sanderson SC, Smith ME, et al. A systematic literature review of individuals' perspectives on broad consent and data sharing in the United States. Genetics in Medicine. 2016;18(7):663-71.</w:t>
      </w:r>
    </w:p>
    <w:p w14:paraId="199E1F16"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7.</w:t>
      </w:r>
      <w:r w:rsidRPr="007A36F5">
        <w:rPr>
          <w:rFonts w:ascii="Arial" w:hAnsi="Arial" w:cs="Arial"/>
          <w:sz w:val="24"/>
          <w:szCs w:val="24"/>
        </w:rPr>
        <w:tab/>
        <w:t>Shabani M, Bezuidenhout L, Borry P. Attitudes of research participants and the general public towards genomic data sharing: A systematic literature review. Expert Review of Molecular Diagnostics. 2014;14(8):1053-65.</w:t>
      </w:r>
    </w:p>
    <w:p w14:paraId="4A5ECC70"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8.</w:t>
      </w:r>
      <w:r w:rsidRPr="007A36F5">
        <w:rPr>
          <w:rFonts w:ascii="Arial" w:hAnsi="Arial" w:cs="Arial"/>
          <w:sz w:val="24"/>
          <w:szCs w:val="24"/>
        </w:rPr>
        <w:tab/>
        <w:t>Eberlen JC, Nicaise E, Leveaux S, Mora YL, Klein O. Psychometrics Anonymous: Does a Transparent Data Sharing Policy Affect Data Collection? Psychol Belg. 2019;59(1):373-92.</w:t>
      </w:r>
    </w:p>
    <w:p w14:paraId="723233E7"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9.</w:t>
      </w:r>
      <w:r w:rsidRPr="007A36F5">
        <w:rPr>
          <w:rFonts w:ascii="Arial" w:hAnsi="Arial" w:cs="Arial"/>
          <w:sz w:val="24"/>
          <w:szCs w:val="24"/>
        </w:rPr>
        <w:tab/>
        <w:t>Pham-Kanter G, Zinner DE, Campbell EG. Codifying collegiality: Recent developments in data sharing policy in the life sciences. PLoS ONE. 2014;9(9).</w:t>
      </w:r>
    </w:p>
    <w:p w14:paraId="7785EE15"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0.</w:t>
      </w:r>
      <w:r w:rsidRPr="007A36F5">
        <w:rPr>
          <w:rFonts w:ascii="Arial" w:hAnsi="Arial" w:cs="Arial"/>
          <w:sz w:val="24"/>
          <w:szCs w:val="24"/>
        </w:rPr>
        <w:tab/>
        <w:t>Ramagopalan SV, McDonald L, Schultze A, Simpson A, Graham S, Wasiak R. A review of data sharing statements in observational studies published in the BMJ: A cross-sectional study. F1000Research. 2017;6 (no pagination).</w:t>
      </w:r>
    </w:p>
    <w:p w14:paraId="682D87F4"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1.</w:t>
      </w:r>
      <w:r w:rsidRPr="007A36F5">
        <w:rPr>
          <w:rFonts w:ascii="Arial" w:hAnsi="Arial" w:cs="Arial"/>
          <w:sz w:val="24"/>
          <w:szCs w:val="24"/>
        </w:rPr>
        <w:tab/>
        <w:t>Gorman DM. Availability of Research Data in High-Impact Addiction Journals with Data Sharing Policies. Science and engineering ethics. 2020;26(3):1625-32.</w:t>
      </w:r>
    </w:p>
    <w:p w14:paraId="770A1562"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2.</w:t>
      </w:r>
      <w:r w:rsidRPr="007A36F5">
        <w:rPr>
          <w:rFonts w:ascii="Arial" w:hAnsi="Arial" w:cs="Arial"/>
          <w:sz w:val="24"/>
          <w:szCs w:val="24"/>
        </w:rPr>
        <w:tab/>
        <w:t>Blasimme A, Fadda M, Schneider M, Vayena E. Data sharing for precision medicine: Policy lessons and future directions. Health Affairs. 2018;37(5):702-9.</w:t>
      </w:r>
    </w:p>
    <w:p w14:paraId="3B4E9E72"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3.</w:t>
      </w:r>
      <w:r w:rsidRPr="007A36F5">
        <w:rPr>
          <w:rFonts w:ascii="Arial" w:hAnsi="Arial" w:cs="Arial"/>
          <w:sz w:val="24"/>
          <w:szCs w:val="24"/>
        </w:rPr>
        <w:tab/>
        <w:t>Tan AC, Askie LM, Hunter KE, Barba A, Simes RJ, Seidler AL. Data sharing—trialists' plans at registration, attitudes, barriers and facilitators: A cohort study and cross-sectional survey. Research Synthesis Methods. 2021;12(5):641-57.</w:t>
      </w:r>
    </w:p>
    <w:p w14:paraId="5A5646B8"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4.</w:t>
      </w:r>
      <w:r w:rsidRPr="007A36F5">
        <w:rPr>
          <w:rFonts w:ascii="Arial" w:hAnsi="Arial" w:cs="Arial"/>
          <w:sz w:val="24"/>
          <w:szCs w:val="24"/>
        </w:rPr>
        <w:tab/>
        <w:t>Gaba JF, Siebert M, Dupuy A, Moher D, Naudet F. Funders' data-sharing policies in therapeutic research: A survey of commercial and non-commercial funders. PLoS ONE. 2020;15(8):e0237464.</w:t>
      </w:r>
    </w:p>
    <w:p w14:paraId="53D30B87"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5.</w:t>
      </w:r>
      <w:r w:rsidRPr="007A36F5">
        <w:rPr>
          <w:rFonts w:ascii="Arial" w:hAnsi="Arial" w:cs="Arial"/>
          <w:sz w:val="24"/>
          <w:szCs w:val="24"/>
        </w:rPr>
        <w:tab/>
        <w:t>Waithira N, Mutinda B, Cheah PY. Data management and sharing policy: The first step towards promoting data sharing. BMC Medicine. 2019;17(1).</w:t>
      </w:r>
    </w:p>
    <w:p w14:paraId="02C98220"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6.</w:t>
      </w:r>
      <w:r w:rsidRPr="007A36F5">
        <w:rPr>
          <w:rFonts w:ascii="Arial" w:hAnsi="Arial" w:cs="Arial"/>
          <w:sz w:val="24"/>
          <w:szCs w:val="24"/>
        </w:rPr>
        <w:tab/>
        <w:t>Robinson JO, Slashinski MJ, Chiao E, McGuire AL. It depends whose data are being shared: considerations for genomic data sharing policies. J Law Biosci. 2015;2(3):697-704.</w:t>
      </w:r>
    </w:p>
    <w:p w14:paraId="0900C039"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7.</w:t>
      </w:r>
      <w:r w:rsidRPr="007A36F5">
        <w:rPr>
          <w:rFonts w:ascii="Arial" w:hAnsi="Arial" w:cs="Arial"/>
          <w:sz w:val="24"/>
          <w:szCs w:val="24"/>
        </w:rPr>
        <w:tab/>
        <w:t>Rollando P, Parc C, Naudet F, Gaba JF. Data sharing policies of clinical trials funders in France. Therapie. 2020.</w:t>
      </w:r>
    </w:p>
    <w:p w14:paraId="7A4A4C3D"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8.</w:t>
      </w:r>
      <w:r w:rsidRPr="007A36F5">
        <w:rPr>
          <w:rFonts w:ascii="Arial" w:hAnsi="Arial" w:cs="Arial"/>
          <w:sz w:val="24"/>
          <w:szCs w:val="24"/>
        </w:rPr>
        <w:tab/>
        <w:t>Lemke AA, Smith ME, Wolf WA, Trinidad SB, Consortium G. Broad data sharing in genetic research: views of institutional review board professionals. Irb. 2011;33(3):1-5.</w:t>
      </w:r>
    </w:p>
    <w:p w14:paraId="7217FE24"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19.</w:t>
      </w:r>
      <w:r w:rsidRPr="007A36F5">
        <w:rPr>
          <w:rFonts w:ascii="Arial" w:hAnsi="Arial" w:cs="Arial"/>
          <w:sz w:val="24"/>
          <w:szCs w:val="24"/>
        </w:rPr>
        <w:tab/>
        <w:t>International Committee ofMedical Journal Editors’. Recommendations for the Conduct, Reporting, Editing and Publication of Scholarly Work in Medical Journals 2019. p. 14.</w:t>
      </w:r>
    </w:p>
    <w:p w14:paraId="798DF5FC"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lastRenderedPageBreak/>
        <w:t>20.</w:t>
      </w:r>
      <w:r w:rsidRPr="007A36F5">
        <w:rPr>
          <w:rFonts w:ascii="Arial" w:hAnsi="Arial" w:cs="Arial"/>
          <w:sz w:val="24"/>
          <w:szCs w:val="24"/>
        </w:rPr>
        <w:tab/>
        <w:t>Devriendt T, Shabani M, Borry P. Data Sharing in Biomedical Sciences: A Systematic Review of Incentives. Biopreservation and biobanking. 2021;11.</w:t>
      </w:r>
    </w:p>
    <w:p w14:paraId="100364B5"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1.</w:t>
      </w:r>
      <w:r w:rsidRPr="007A36F5">
        <w:rPr>
          <w:rFonts w:ascii="Arial" w:hAnsi="Arial" w:cs="Arial"/>
          <w:sz w:val="24"/>
          <w:szCs w:val="24"/>
        </w:rPr>
        <w:tab/>
        <w:t>Poline JB. From data sharing to data publishing [version 2; peer review: 2 approved, 1 approved with reservations]. MNI Open Res. 2019;2.</w:t>
      </w:r>
    </w:p>
    <w:p w14:paraId="5882DD8B"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2.</w:t>
      </w:r>
      <w:r w:rsidRPr="007A36F5">
        <w:rPr>
          <w:rFonts w:ascii="Arial" w:hAnsi="Arial" w:cs="Arial"/>
          <w:sz w:val="24"/>
          <w:szCs w:val="24"/>
        </w:rPr>
        <w:tab/>
        <w:t>Rowhani-Farid A, Allen M, Barnett AG. What incentives increase data sharing in health and medical research? A systematic review. Res. 2017;2:4.</w:t>
      </w:r>
    </w:p>
    <w:p w14:paraId="7742F6B1"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3.</w:t>
      </w:r>
      <w:r w:rsidRPr="007A36F5">
        <w:rPr>
          <w:rFonts w:ascii="Arial" w:hAnsi="Arial" w:cs="Arial"/>
          <w:sz w:val="24"/>
          <w:szCs w:val="24"/>
        </w:rPr>
        <w:tab/>
        <w:t>Christensen G, Dafoe A, Miguel E, Moore DA, Rose AK. A study of the impact of data sharing on article citations using journal policies as a natural experiment. PLoS ONE. 2019;14(12).</w:t>
      </w:r>
    </w:p>
    <w:p w14:paraId="7B420E86"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4.</w:t>
      </w:r>
      <w:r w:rsidRPr="007A36F5">
        <w:rPr>
          <w:rFonts w:ascii="Arial" w:hAnsi="Arial" w:cs="Arial"/>
          <w:sz w:val="24"/>
          <w:szCs w:val="24"/>
        </w:rPr>
        <w:tab/>
        <w:t>Naudet F, Sakarovitch C, Janiaud P, Cristea I, Fanelli D, Moher D, et al. Data sharing and reanalysis of randomized controlled trials in leading biomedical journals with a full data sharing policy: Survey of studies published in the BMJ and PLOS Medicine. BMJ (Online). 2018;360 (no pagination).</w:t>
      </w:r>
    </w:p>
    <w:p w14:paraId="5CC28D65"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5.</w:t>
      </w:r>
      <w:r w:rsidRPr="007A36F5">
        <w:rPr>
          <w:rFonts w:ascii="Arial" w:hAnsi="Arial" w:cs="Arial"/>
          <w:sz w:val="24"/>
          <w:szCs w:val="24"/>
        </w:rPr>
        <w:tab/>
        <w:t>Kim J, Kim S, Cho HM, Chang JH, Kim SY. Data sharing policies of journals in life, health, and physical sciences indexed in Journal Citation Reports. PeerJ. 2020;8 (no pagination).</w:t>
      </w:r>
    </w:p>
    <w:p w14:paraId="64025186"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6.</w:t>
      </w:r>
      <w:r w:rsidRPr="007A36F5">
        <w:rPr>
          <w:rFonts w:ascii="Arial" w:hAnsi="Arial" w:cs="Arial"/>
          <w:sz w:val="24"/>
          <w:szCs w:val="24"/>
        </w:rPr>
        <w:tab/>
        <w:t>Resnik DB, Morales M, Landrum R, Shi M, Minnier J, Vasilevsky NA, et al. Effect of impact factor and discipline on journal data sharing policies. Accountability in research. 2019;26(3):139-56.</w:t>
      </w:r>
    </w:p>
    <w:p w14:paraId="43C19490"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7.</w:t>
      </w:r>
      <w:r w:rsidRPr="007A36F5">
        <w:rPr>
          <w:rFonts w:ascii="Arial" w:hAnsi="Arial" w:cs="Arial"/>
          <w:sz w:val="24"/>
          <w:szCs w:val="24"/>
        </w:rPr>
        <w:tab/>
        <w:t>Chapman SJ, Shelton B, Mahmood H, Fitzgerald JEF, Harrison E, Bhangu A. Promoting transparency in clinical research: Systematic review of disclosure and data-sharing policies in surgical journals. International Journal of Surgery. 2014;12:S52.</w:t>
      </w:r>
    </w:p>
    <w:p w14:paraId="4EAA2BC6"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8.</w:t>
      </w:r>
      <w:r w:rsidRPr="007A36F5">
        <w:rPr>
          <w:rFonts w:ascii="Arial" w:hAnsi="Arial" w:cs="Arial"/>
          <w:sz w:val="24"/>
          <w:szCs w:val="24"/>
        </w:rPr>
        <w:tab/>
        <w:t>Vasilevsky NA, Minnier J, Haendel MA, Champieux RE. Reproducible and reusable research: Are journal data sharing policies meeting the mark? PeerJ. 2017;2017(4).</w:t>
      </w:r>
    </w:p>
    <w:p w14:paraId="3BB1776B"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29.</w:t>
      </w:r>
      <w:r w:rsidRPr="007A36F5">
        <w:rPr>
          <w:rFonts w:ascii="Arial" w:hAnsi="Arial" w:cs="Arial"/>
          <w:sz w:val="24"/>
          <w:szCs w:val="24"/>
        </w:rPr>
        <w:tab/>
        <w:t>Rodriguez A, Tuck C, Dozier MF, Eguiagaray IM, Eldridge S, Lewis SC, et al. Current recommendations/practices for anonymising data from clinical trials in order to make it available for sharing: A scoping review. Trials Conference: 5th International Clinical Trials Methodology Conference, ICTMC. 2019;20(Supplement 1).</w:t>
      </w:r>
    </w:p>
    <w:p w14:paraId="63FA6788"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30.</w:t>
      </w:r>
      <w:r w:rsidRPr="007A36F5">
        <w:rPr>
          <w:rFonts w:ascii="Arial" w:hAnsi="Arial" w:cs="Arial"/>
          <w:sz w:val="24"/>
          <w:szCs w:val="24"/>
        </w:rPr>
        <w:tab/>
        <w:t>Tannenbaum S, Ross JS, Krumholz HM, Desai NR, Ritchie JD, Lehman R, et al. Early experiences with journal data sharing policies: A survey of published clinical trial investigators. Annals of Internal Medicine. 2018;169(8):586-8.</w:t>
      </w:r>
    </w:p>
    <w:p w14:paraId="1DBE3779"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31.</w:t>
      </w:r>
      <w:r w:rsidRPr="007A36F5">
        <w:rPr>
          <w:rFonts w:ascii="Arial" w:hAnsi="Arial" w:cs="Arial"/>
          <w:sz w:val="24"/>
          <w:szCs w:val="24"/>
        </w:rPr>
        <w:tab/>
        <w:t>Rezaeibagha F, Mu Y. Distributed clinical data sharing via dynamic access-control policy transformation. International Journal of Medical Informatics. 2016;89:25-31.</w:t>
      </w:r>
    </w:p>
    <w:p w14:paraId="0F0496B8"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32.</w:t>
      </w:r>
      <w:r w:rsidRPr="007A36F5">
        <w:rPr>
          <w:rFonts w:ascii="Arial" w:hAnsi="Arial" w:cs="Arial"/>
          <w:sz w:val="24"/>
          <w:szCs w:val="24"/>
        </w:rPr>
        <w:tab/>
        <w:t>Dubovitskaya A, Novotny P, Xu Z, Wang F. Applications of Blockchain Technology for Data-Sharing in Oncology: Results from a Systematic Literature Review. Oncology (Switzerland). 2020;98(6):403-11.</w:t>
      </w:r>
    </w:p>
    <w:p w14:paraId="63B64CA7"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33.</w:t>
      </w:r>
      <w:r w:rsidRPr="007A36F5">
        <w:rPr>
          <w:rFonts w:ascii="Arial" w:hAnsi="Arial" w:cs="Arial"/>
          <w:sz w:val="24"/>
          <w:szCs w:val="24"/>
        </w:rPr>
        <w:tab/>
        <w:t>Sarwate AD, Plis SM, Turner JA, Arbabshirani MR, Calhoun VD. Sharing privacy-sensitive access to neuroimaging and genetics data: A review and preliminary validation. Frontiers in Neuroinformatics. 2014;8(APR).</w:t>
      </w:r>
    </w:p>
    <w:p w14:paraId="7438BADD" w14:textId="77777777" w:rsidR="007A36F5" w:rsidRPr="007A36F5" w:rsidRDefault="007A36F5" w:rsidP="007A36F5">
      <w:pPr>
        <w:pStyle w:val="EndNoteBibliography"/>
        <w:spacing w:after="0"/>
        <w:rPr>
          <w:rFonts w:ascii="Arial" w:hAnsi="Arial" w:cs="Arial"/>
          <w:sz w:val="24"/>
          <w:szCs w:val="24"/>
        </w:rPr>
      </w:pPr>
      <w:r w:rsidRPr="007A36F5">
        <w:rPr>
          <w:rFonts w:ascii="Arial" w:hAnsi="Arial" w:cs="Arial"/>
          <w:sz w:val="24"/>
          <w:szCs w:val="24"/>
        </w:rPr>
        <w:t>34.</w:t>
      </w:r>
      <w:r w:rsidRPr="007A36F5">
        <w:rPr>
          <w:rFonts w:ascii="Arial" w:hAnsi="Arial" w:cs="Arial"/>
          <w:sz w:val="24"/>
          <w:szCs w:val="24"/>
        </w:rPr>
        <w:tab/>
        <w:t>Jiang X, Sarwate AD, Ohno-Machado L. Privacy technology to support data sharing for comparative effectiveness research: A systematic review. Medical Care. 2013;51(8 SUPPL.3):S58-S65.</w:t>
      </w:r>
    </w:p>
    <w:p w14:paraId="482F243F" w14:textId="77777777" w:rsidR="007A36F5" w:rsidRPr="007A36F5" w:rsidRDefault="007A36F5" w:rsidP="007A36F5">
      <w:pPr>
        <w:pStyle w:val="EndNoteBibliography"/>
        <w:rPr>
          <w:rFonts w:ascii="Arial" w:hAnsi="Arial" w:cs="Arial"/>
          <w:sz w:val="24"/>
          <w:szCs w:val="24"/>
        </w:rPr>
      </w:pPr>
      <w:r w:rsidRPr="007A36F5">
        <w:rPr>
          <w:rFonts w:ascii="Arial" w:hAnsi="Arial" w:cs="Arial"/>
          <w:sz w:val="24"/>
          <w:szCs w:val="24"/>
        </w:rPr>
        <w:t>35.</w:t>
      </w:r>
      <w:r w:rsidRPr="007A36F5">
        <w:rPr>
          <w:rFonts w:ascii="Arial" w:hAnsi="Arial" w:cs="Arial"/>
          <w:sz w:val="24"/>
          <w:szCs w:val="24"/>
        </w:rPr>
        <w:tab/>
        <w:t>Bredenoord AL, Mostert M, Isasi R, Knoppers BM. Data sharing in stem cell translational science: Policy statement by the International Stem Cell Forum Ethics Working Party. Regenerative Medicine. 2015;10(7):857-61.</w:t>
      </w:r>
    </w:p>
    <w:p w14:paraId="7B1D20FC" w14:textId="77777777" w:rsidR="006D7A53" w:rsidRDefault="00FF6CE6" w:rsidP="007A36F5">
      <w:pPr>
        <w:spacing w:after="0" w:line="240" w:lineRule="auto"/>
        <w:rPr>
          <w:rFonts w:ascii="Arial" w:hAnsi="Arial" w:cs="Arial"/>
          <w:noProof/>
          <w:sz w:val="24"/>
          <w:szCs w:val="24"/>
          <w:lang w:val="en-US"/>
        </w:rPr>
      </w:pPr>
      <w:r w:rsidRPr="007A36F5">
        <w:rPr>
          <w:rFonts w:ascii="Arial" w:hAnsi="Arial" w:cs="Arial"/>
          <w:noProof/>
          <w:sz w:val="24"/>
          <w:szCs w:val="24"/>
          <w:lang w:val="en-US"/>
        </w:rPr>
        <w:fldChar w:fldCharType="end"/>
      </w:r>
    </w:p>
    <w:p w14:paraId="0D05515D" w14:textId="77777777" w:rsidR="006D7A53" w:rsidRDefault="006D7A53" w:rsidP="007A36F5">
      <w:pPr>
        <w:spacing w:after="0" w:line="240" w:lineRule="auto"/>
        <w:rPr>
          <w:rFonts w:ascii="Arial" w:hAnsi="Arial" w:cs="Arial"/>
          <w:noProof/>
          <w:sz w:val="24"/>
          <w:szCs w:val="24"/>
          <w:lang w:val="en-US"/>
        </w:rPr>
      </w:pPr>
    </w:p>
    <w:p w14:paraId="7E5CBB95" w14:textId="77777777" w:rsidR="006D7A53" w:rsidRDefault="006D7A53" w:rsidP="007A36F5">
      <w:pPr>
        <w:spacing w:after="0" w:line="240" w:lineRule="auto"/>
        <w:rPr>
          <w:rFonts w:ascii="Arial" w:hAnsi="Arial" w:cs="Arial"/>
          <w:noProof/>
          <w:sz w:val="24"/>
          <w:szCs w:val="24"/>
          <w:lang w:val="en-US"/>
        </w:rPr>
      </w:pPr>
    </w:p>
    <w:p w14:paraId="6941AEA8" w14:textId="77777777" w:rsidR="006D7A53" w:rsidRDefault="006D7A53" w:rsidP="007A36F5">
      <w:pPr>
        <w:spacing w:after="0" w:line="240" w:lineRule="auto"/>
        <w:rPr>
          <w:rFonts w:ascii="Arial" w:hAnsi="Arial" w:cs="Arial"/>
          <w:noProof/>
          <w:sz w:val="24"/>
          <w:szCs w:val="24"/>
          <w:lang w:val="en-US"/>
        </w:rPr>
      </w:pPr>
    </w:p>
    <w:p w14:paraId="16846827" w14:textId="77777777" w:rsidR="006D7A53" w:rsidRDefault="006D7A53" w:rsidP="007A36F5">
      <w:pPr>
        <w:spacing w:after="0" w:line="240" w:lineRule="auto"/>
        <w:rPr>
          <w:rFonts w:ascii="Arial" w:hAnsi="Arial" w:cs="Arial"/>
          <w:noProof/>
          <w:sz w:val="24"/>
          <w:szCs w:val="24"/>
          <w:lang w:val="en-US"/>
        </w:rPr>
      </w:pPr>
    </w:p>
    <w:p w14:paraId="3A77F923" w14:textId="77777777" w:rsidR="006D7A53" w:rsidRDefault="006D7A53" w:rsidP="007A36F5">
      <w:pPr>
        <w:spacing w:after="0" w:line="240" w:lineRule="auto"/>
        <w:rPr>
          <w:rFonts w:ascii="Arial" w:hAnsi="Arial" w:cs="Arial"/>
          <w:noProof/>
          <w:sz w:val="24"/>
          <w:szCs w:val="24"/>
          <w:lang w:val="en-US"/>
        </w:rPr>
      </w:pPr>
    </w:p>
    <w:p w14:paraId="54CC33A0" w14:textId="709C6267" w:rsidR="007A36F5" w:rsidRPr="007856C3" w:rsidRDefault="007A36F5" w:rsidP="007A36F5">
      <w:pPr>
        <w:spacing w:after="0" w:line="240" w:lineRule="auto"/>
        <w:rPr>
          <w:rFonts w:ascii="Arial" w:hAnsi="Arial" w:cs="Arial"/>
          <w:sz w:val="24"/>
          <w:szCs w:val="24"/>
        </w:rPr>
      </w:pPr>
      <w:r>
        <w:rPr>
          <w:rFonts w:ascii="Arial" w:hAnsi="Arial" w:cs="Arial"/>
          <w:b/>
          <w:bCs/>
          <w:sz w:val="24"/>
          <w:szCs w:val="24"/>
        </w:rPr>
        <w:lastRenderedPageBreak/>
        <w:t xml:space="preserve">NON-REFERENCES </w:t>
      </w:r>
    </w:p>
    <w:p w14:paraId="38E55558" w14:textId="77777777" w:rsidR="007A36F5" w:rsidRDefault="007A36F5" w:rsidP="007A36F5">
      <w:pPr>
        <w:spacing w:after="0" w:line="240" w:lineRule="auto"/>
        <w:rPr>
          <w:rFonts w:ascii="Arial" w:hAnsi="Arial" w:cs="Arial"/>
          <w:sz w:val="24"/>
          <w:szCs w:val="24"/>
        </w:rPr>
      </w:pPr>
      <w:r>
        <w:rPr>
          <w:rFonts w:ascii="Arial" w:hAnsi="Arial" w:cs="Arial"/>
          <w:i/>
          <w:iCs/>
          <w:sz w:val="24"/>
          <w:szCs w:val="24"/>
        </w:rPr>
        <w:t>Background</w:t>
      </w:r>
      <w:r>
        <w:rPr>
          <w:rFonts w:ascii="Arial" w:hAnsi="Arial" w:cs="Arial"/>
          <w:i/>
          <w:iCs/>
          <w:sz w:val="24"/>
          <w:szCs w:val="24"/>
        </w:rPr>
        <w:br/>
      </w:r>
      <w:r>
        <w:rPr>
          <w:rFonts w:ascii="Arial" w:hAnsi="Arial" w:cs="Arial"/>
          <w:sz w:val="24"/>
          <w:szCs w:val="24"/>
        </w:rPr>
        <w:t>1. YODA Project (</w:t>
      </w:r>
      <w:hyperlink r:id="rId12" w:history="1">
        <w:r w:rsidRPr="004E5BDA">
          <w:rPr>
            <w:rStyle w:val="Hyperlink"/>
            <w:rFonts w:ascii="Arial" w:hAnsi="Arial" w:cs="Arial"/>
            <w:sz w:val="24"/>
            <w:szCs w:val="24"/>
          </w:rPr>
          <w:t>https://yoda.yale.edu/relevant-literature</w:t>
        </w:r>
      </w:hyperlink>
      <w:r>
        <w:rPr>
          <w:rFonts w:ascii="Arial" w:hAnsi="Arial" w:cs="Arial"/>
          <w:sz w:val="24"/>
          <w:szCs w:val="24"/>
        </w:rPr>
        <w:t xml:space="preserve">) </w:t>
      </w:r>
    </w:p>
    <w:p w14:paraId="5107F11A" w14:textId="77777777" w:rsidR="007A36F5" w:rsidRDefault="007A36F5" w:rsidP="007A36F5">
      <w:pPr>
        <w:spacing w:after="0" w:line="240" w:lineRule="auto"/>
        <w:rPr>
          <w:rFonts w:ascii="Arial" w:hAnsi="Arial" w:cs="Arial"/>
          <w:sz w:val="24"/>
          <w:szCs w:val="24"/>
        </w:rPr>
      </w:pPr>
      <w:r>
        <w:rPr>
          <w:rFonts w:ascii="Arial" w:hAnsi="Arial" w:cs="Arial"/>
          <w:sz w:val="24"/>
          <w:szCs w:val="24"/>
        </w:rPr>
        <w:t>2. Data Champions Project (</w:t>
      </w:r>
      <w:hyperlink r:id="rId13" w:history="1">
        <w:r w:rsidRPr="004E5BDA">
          <w:rPr>
            <w:rStyle w:val="Hyperlink"/>
            <w:rFonts w:ascii="Arial" w:hAnsi="Arial" w:cs="Arial"/>
            <w:sz w:val="24"/>
            <w:szCs w:val="24"/>
          </w:rPr>
          <w:t>https://www.data.cam.ac.uk/intro-data-champions</w:t>
        </w:r>
      </w:hyperlink>
      <w:r>
        <w:rPr>
          <w:rFonts w:ascii="Arial" w:hAnsi="Arial" w:cs="Arial"/>
          <w:sz w:val="24"/>
          <w:szCs w:val="24"/>
        </w:rPr>
        <w:t xml:space="preserve">) </w:t>
      </w:r>
      <w:r>
        <w:rPr>
          <w:rFonts w:ascii="Arial" w:hAnsi="Arial" w:cs="Arial"/>
          <w:sz w:val="24"/>
          <w:szCs w:val="24"/>
        </w:rPr>
        <w:br/>
        <w:t xml:space="preserve">3. </w:t>
      </w:r>
      <w:r w:rsidRPr="007856C3">
        <w:rPr>
          <w:rFonts w:ascii="Arial" w:hAnsi="Arial" w:cs="Arial"/>
          <w:sz w:val="24"/>
          <w:szCs w:val="24"/>
        </w:rPr>
        <w:t>Research data alliance (</w:t>
      </w:r>
      <w:hyperlink r:id="rId14" w:history="1">
        <w:r w:rsidRPr="007856C3">
          <w:rPr>
            <w:rStyle w:val="Hyperlink"/>
            <w:rFonts w:ascii="Arial" w:hAnsi="Arial" w:cs="Arial"/>
            <w:sz w:val="24"/>
            <w:szCs w:val="24"/>
          </w:rPr>
          <w:t>https://www.rd-alliance.org</w:t>
        </w:r>
      </w:hyperlink>
      <w:r w:rsidRPr="007856C3">
        <w:rPr>
          <w:rFonts w:ascii="Arial" w:hAnsi="Arial" w:cs="Arial"/>
          <w:sz w:val="24"/>
          <w:szCs w:val="24"/>
        </w:rPr>
        <w:t xml:space="preserve">) </w:t>
      </w:r>
      <w:r>
        <w:rPr>
          <w:rFonts w:ascii="Arial" w:hAnsi="Arial" w:cs="Arial"/>
          <w:sz w:val="24"/>
          <w:szCs w:val="24"/>
        </w:rPr>
        <w:br/>
        <w:t xml:space="preserve">- </w:t>
      </w:r>
      <w:proofErr w:type="spellStart"/>
      <w:r w:rsidRPr="00475B27">
        <w:rPr>
          <w:rFonts w:ascii="Arial" w:hAnsi="Arial" w:cs="Arial"/>
          <w:sz w:val="24"/>
          <w:szCs w:val="24"/>
        </w:rPr>
        <w:t>Hrynaszkiewicz</w:t>
      </w:r>
      <w:proofErr w:type="spellEnd"/>
      <w:r w:rsidRPr="00475B27">
        <w:rPr>
          <w:rFonts w:ascii="Arial" w:hAnsi="Arial" w:cs="Arial"/>
          <w:sz w:val="24"/>
          <w:szCs w:val="24"/>
        </w:rPr>
        <w:t xml:space="preserve"> et al (2018) Research Data Alliance (RDA) Data Policy Standardisation and Implementation Working Group</w:t>
      </w:r>
      <w:r w:rsidRPr="00475B27">
        <w:rPr>
          <w:rFonts w:ascii="Arial" w:hAnsi="Arial" w:cs="Arial"/>
        </w:rPr>
        <w:t xml:space="preserve"> </w:t>
      </w:r>
      <w:r w:rsidRPr="00475B27">
        <w:rPr>
          <w:rFonts w:ascii="Arial" w:hAnsi="Arial" w:cs="Arial"/>
          <w:sz w:val="24"/>
          <w:szCs w:val="24"/>
        </w:rPr>
        <w:t>Research Data Alliance. Data policy standardisation and implementation [Internet]. The Alliance; 2017 [cited 14 Dec 2017]. &lt;https://www.rd-alliance.org/groups/data-policystandardisation-and-implementation&gt;.</w:t>
      </w:r>
      <w:r>
        <w:rPr>
          <w:rFonts w:ascii="Arial" w:hAnsi="Arial" w:cs="Arial"/>
          <w:sz w:val="24"/>
          <w:szCs w:val="24"/>
        </w:rPr>
        <w:br/>
        <w:t xml:space="preserve">- </w:t>
      </w:r>
      <w:r w:rsidRPr="006349BD">
        <w:rPr>
          <w:rFonts w:ascii="Arial" w:hAnsi="Arial" w:cs="Arial"/>
          <w:sz w:val="24"/>
          <w:szCs w:val="24"/>
        </w:rPr>
        <w:t>Reproducible Health Data Services WG</w:t>
      </w:r>
      <w:r>
        <w:rPr>
          <w:rFonts w:ascii="Arial" w:hAnsi="Arial" w:cs="Arial"/>
          <w:sz w:val="24"/>
          <w:szCs w:val="24"/>
        </w:rPr>
        <w:t xml:space="preserve"> (</w:t>
      </w:r>
      <w:hyperlink r:id="rId15" w:history="1">
        <w:r w:rsidRPr="004E5BDA">
          <w:rPr>
            <w:rStyle w:val="Hyperlink"/>
            <w:rFonts w:ascii="Arial" w:hAnsi="Arial" w:cs="Arial"/>
            <w:sz w:val="24"/>
            <w:szCs w:val="24"/>
          </w:rPr>
          <w:t>https://www.rd-alliance.org/node/61938/case-statement</w:t>
        </w:r>
      </w:hyperlink>
      <w:r>
        <w:rPr>
          <w:rFonts w:ascii="Arial" w:hAnsi="Arial" w:cs="Arial"/>
          <w:sz w:val="24"/>
          <w:szCs w:val="24"/>
        </w:rPr>
        <w:t xml:space="preserve">) </w:t>
      </w:r>
    </w:p>
    <w:p w14:paraId="38B94E02" w14:textId="77777777" w:rsidR="007A36F5" w:rsidRDefault="007A36F5" w:rsidP="007A36F5">
      <w:pPr>
        <w:spacing w:after="0" w:line="240" w:lineRule="auto"/>
        <w:rPr>
          <w:rFonts w:ascii="Arial" w:hAnsi="Arial" w:cs="Arial"/>
          <w:sz w:val="24"/>
          <w:szCs w:val="24"/>
        </w:rPr>
      </w:pPr>
      <w:r>
        <w:rPr>
          <w:rFonts w:ascii="Arial" w:hAnsi="Arial" w:cs="Arial"/>
          <w:sz w:val="24"/>
          <w:szCs w:val="24"/>
        </w:rPr>
        <w:t xml:space="preserve">- </w:t>
      </w:r>
      <w:r w:rsidRPr="006349BD">
        <w:rPr>
          <w:rFonts w:ascii="Arial" w:hAnsi="Arial" w:cs="Arial"/>
          <w:sz w:val="24"/>
          <w:szCs w:val="24"/>
        </w:rPr>
        <w:t xml:space="preserve">Raising </w:t>
      </w:r>
      <w:proofErr w:type="spellStart"/>
      <w:r w:rsidRPr="006349BD">
        <w:rPr>
          <w:rFonts w:ascii="Arial" w:hAnsi="Arial" w:cs="Arial"/>
          <w:sz w:val="24"/>
          <w:szCs w:val="24"/>
        </w:rPr>
        <w:t>FAIRness</w:t>
      </w:r>
      <w:proofErr w:type="spellEnd"/>
      <w:r w:rsidRPr="006349BD">
        <w:rPr>
          <w:rFonts w:ascii="Arial" w:hAnsi="Arial" w:cs="Arial"/>
          <w:sz w:val="24"/>
          <w:szCs w:val="24"/>
        </w:rPr>
        <w:t xml:space="preserve"> in health data and health research performing organisations (HRPOs) WG</w:t>
      </w:r>
      <w:r>
        <w:rPr>
          <w:rFonts w:ascii="Arial" w:hAnsi="Arial" w:cs="Arial"/>
          <w:sz w:val="24"/>
          <w:szCs w:val="24"/>
        </w:rPr>
        <w:t xml:space="preserve"> (</w:t>
      </w:r>
      <w:hyperlink r:id="rId16" w:history="1">
        <w:r w:rsidRPr="004E5BDA">
          <w:rPr>
            <w:rStyle w:val="Hyperlink"/>
            <w:rFonts w:ascii="Arial" w:hAnsi="Arial" w:cs="Arial"/>
            <w:sz w:val="24"/>
            <w:szCs w:val="24"/>
          </w:rPr>
          <w:t>https://www.rd-alliance.org/node/69831/case-statement</w:t>
        </w:r>
      </w:hyperlink>
      <w:r>
        <w:rPr>
          <w:rFonts w:ascii="Arial" w:hAnsi="Arial" w:cs="Arial"/>
          <w:sz w:val="24"/>
          <w:szCs w:val="24"/>
        </w:rPr>
        <w:t xml:space="preserve">) </w:t>
      </w:r>
      <w:r>
        <w:rPr>
          <w:rFonts w:ascii="Arial" w:hAnsi="Arial" w:cs="Arial"/>
          <w:sz w:val="24"/>
          <w:szCs w:val="24"/>
        </w:rPr>
        <w:br/>
        <w:t xml:space="preserve">- </w:t>
      </w:r>
      <w:r w:rsidRPr="00174628">
        <w:rPr>
          <w:rFonts w:ascii="Arial" w:hAnsi="Arial" w:cs="Arial"/>
          <w:sz w:val="24"/>
          <w:szCs w:val="24"/>
        </w:rPr>
        <w:t>Research Data Alliance (RDA) Data Policy Standardisation and Implementation Working Group</w:t>
      </w:r>
      <w:r>
        <w:rPr>
          <w:rFonts w:ascii="Arial" w:hAnsi="Arial" w:cs="Arial"/>
          <w:sz w:val="24"/>
          <w:szCs w:val="24"/>
        </w:rPr>
        <w:br/>
        <w:t xml:space="preserve">- </w:t>
      </w:r>
      <w:r w:rsidRPr="000A2EBD">
        <w:rPr>
          <w:rFonts w:ascii="Arial" w:hAnsi="Arial" w:cs="Arial"/>
          <w:sz w:val="24"/>
          <w:szCs w:val="24"/>
        </w:rPr>
        <w:t>RDA Privacy Implications of Research Data Sets IG</w:t>
      </w:r>
      <w:r>
        <w:rPr>
          <w:rFonts w:ascii="Arial" w:hAnsi="Arial" w:cs="Arial"/>
          <w:sz w:val="24"/>
          <w:szCs w:val="24"/>
        </w:rPr>
        <w:t xml:space="preserve"> (</w:t>
      </w:r>
      <w:hyperlink r:id="rId17" w:history="1">
        <w:r w:rsidRPr="004E5BDA">
          <w:rPr>
            <w:rStyle w:val="Hyperlink"/>
            <w:rFonts w:ascii="Arial" w:hAnsi="Arial" w:cs="Arial"/>
            <w:sz w:val="24"/>
            <w:szCs w:val="24"/>
          </w:rPr>
          <w:t>https://www.rd-alliance.org/node/50796/charter</w:t>
        </w:r>
      </w:hyperlink>
      <w:r>
        <w:rPr>
          <w:rFonts w:ascii="Arial" w:hAnsi="Arial" w:cs="Arial"/>
          <w:sz w:val="24"/>
          <w:szCs w:val="24"/>
        </w:rPr>
        <w:t xml:space="preserve">) </w:t>
      </w:r>
      <w:r>
        <w:rPr>
          <w:rFonts w:ascii="Arial" w:hAnsi="Arial" w:cs="Arial"/>
          <w:sz w:val="24"/>
          <w:szCs w:val="24"/>
        </w:rPr>
        <w:br/>
        <w:t xml:space="preserve">- </w:t>
      </w:r>
      <w:r w:rsidRPr="000A2EBD">
        <w:rPr>
          <w:rFonts w:ascii="Arial" w:hAnsi="Arial" w:cs="Arial"/>
          <w:sz w:val="24"/>
          <w:szCs w:val="24"/>
        </w:rPr>
        <w:t>Health Data Interest Group</w:t>
      </w:r>
      <w:r>
        <w:rPr>
          <w:rFonts w:ascii="Arial" w:hAnsi="Arial" w:cs="Arial"/>
          <w:sz w:val="24"/>
          <w:szCs w:val="24"/>
        </w:rPr>
        <w:t xml:space="preserve"> (</w:t>
      </w:r>
      <w:hyperlink r:id="rId18" w:history="1">
        <w:r w:rsidRPr="004E5BDA">
          <w:rPr>
            <w:rStyle w:val="Hyperlink"/>
            <w:rFonts w:ascii="Arial" w:hAnsi="Arial" w:cs="Arial"/>
            <w:sz w:val="24"/>
            <w:szCs w:val="24"/>
          </w:rPr>
          <w:t>https://www.rd-alliance.org/node/50708/charter</w:t>
        </w:r>
      </w:hyperlink>
      <w:r>
        <w:rPr>
          <w:rFonts w:ascii="Arial" w:hAnsi="Arial" w:cs="Arial"/>
          <w:sz w:val="24"/>
          <w:szCs w:val="24"/>
        </w:rPr>
        <w:t xml:space="preserve">) </w:t>
      </w:r>
      <w:r w:rsidRPr="007856C3">
        <w:rPr>
          <w:rFonts w:ascii="Arial" w:hAnsi="Arial" w:cs="Arial"/>
          <w:sz w:val="24"/>
          <w:szCs w:val="24"/>
        </w:rPr>
        <w:br/>
      </w:r>
      <w:r>
        <w:rPr>
          <w:rFonts w:ascii="Arial" w:hAnsi="Arial" w:cs="Arial"/>
          <w:sz w:val="24"/>
          <w:szCs w:val="24"/>
        </w:rPr>
        <w:t xml:space="preserve">4. </w:t>
      </w:r>
      <w:proofErr w:type="spellStart"/>
      <w:r w:rsidRPr="007856C3">
        <w:rPr>
          <w:rFonts w:ascii="Arial" w:hAnsi="Arial" w:cs="Arial"/>
          <w:sz w:val="24"/>
          <w:szCs w:val="24"/>
        </w:rPr>
        <w:t>FAIRsharing</w:t>
      </w:r>
      <w:proofErr w:type="spellEnd"/>
      <w:r w:rsidRPr="007856C3">
        <w:rPr>
          <w:rFonts w:ascii="Arial" w:hAnsi="Arial" w:cs="Arial"/>
          <w:sz w:val="24"/>
          <w:szCs w:val="24"/>
        </w:rPr>
        <w:t xml:space="preserve"> (</w:t>
      </w:r>
      <w:hyperlink r:id="rId19" w:history="1">
        <w:r w:rsidRPr="007856C3">
          <w:rPr>
            <w:rStyle w:val="Hyperlink"/>
            <w:rFonts w:ascii="Arial" w:hAnsi="Arial" w:cs="Arial"/>
            <w:sz w:val="24"/>
            <w:szCs w:val="24"/>
          </w:rPr>
          <w:t>https://fairsharing.org</w:t>
        </w:r>
      </w:hyperlink>
      <w:r w:rsidRPr="007856C3">
        <w:rPr>
          <w:rFonts w:ascii="Arial" w:hAnsi="Arial" w:cs="Arial"/>
          <w:sz w:val="24"/>
          <w:szCs w:val="24"/>
        </w:rPr>
        <w:t xml:space="preserve">) </w:t>
      </w:r>
      <w:r>
        <w:rPr>
          <w:rFonts w:ascii="Arial" w:hAnsi="Arial" w:cs="Arial"/>
          <w:sz w:val="24"/>
          <w:szCs w:val="24"/>
        </w:rPr>
        <w:br/>
        <w:t xml:space="preserve">5. </w:t>
      </w:r>
      <w:r w:rsidRPr="007E618B">
        <w:rPr>
          <w:rFonts w:ascii="Arial" w:hAnsi="Arial" w:cs="Arial"/>
          <w:sz w:val="24"/>
          <w:szCs w:val="24"/>
        </w:rPr>
        <w:t>Force 11</w:t>
      </w:r>
    </w:p>
    <w:p w14:paraId="37F27B38" w14:textId="77777777" w:rsidR="007A36F5" w:rsidRDefault="007A36F5" w:rsidP="007A36F5">
      <w:pPr>
        <w:spacing w:after="0" w:line="240" w:lineRule="auto"/>
        <w:rPr>
          <w:rFonts w:ascii="Arial" w:hAnsi="Arial" w:cs="Arial"/>
          <w:sz w:val="24"/>
          <w:szCs w:val="24"/>
        </w:rPr>
      </w:pPr>
      <w:r>
        <w:rPr>
          <w:rFonts w:ascii="Arial" w:hAnsi="Arial" w:cs="Arial"/>
          <w:sz w:val="24"/>
          <w:szCs w:val="24"/>
        </w:rPr>
        <w:t xml:space="preserve">- </w:t>
      </w:r>
      <w:r w:rsidRPr="007E618B">
        <w:rPr>
          <w:rFonts w:ascii="Arial" w:hAnsi="Arial" w:cs="Arial"/>
          <w:sz w:val="24"/>
          <w:szCs w:val="24"/>
        </w:rPr>
        <w:t>FAIR Data Principles</w:t>
      </w:r>
      <w:r>
        <w:rPr>
          <w:rFonts w:ascii="Arial" w:hAnsi="Arial" w:cs="Arial"/>
          <w:sz w:val="24"/>
          <w:szCs w:val="24"/>
        </w:rPr>
        <w:t xml:space="preserve"> (</w:t>
      </w:r>
      <w:hyperlink r:id="rId20" w:history="1">
        <w:r w:rsidRPr="008F7D2F">
          <w:rPr>
            <w:rStyle w:val="Hyperlink"/>
            <w:rFonts w:ascii="Arial" w:hAnsi="Arial" w:cs="Arial"/>
            <w:sz w:val="24"/>
            <w:szCs w:val="24"/>
          </w:rPr>
          <w:t>https://www.force11.org/group/fairgroup/fairprinciples</w:t>
        </w:r>
      </w:hyperlink>
      <w:r>
        <w:rPr>
          <w:rFonts w:ascii="Arial" w:hAnsi="Arial" w:cs="Arial"/>
          <w:sz w:val="24"/>
          <w:szCs w:val="24"/>
        </w:rPr>
        <w:t xml:space="preserve">) </w:t>
      </w:r>
    </w:p>
    <w:p w14:paraId="6C6DDAAC" w14:textId="77777777" w:rsidR="007A36F5" w:rsidRPr="007856C3" w:rsidRDefault="007A36F5" w:rsidP="007A36F5">
      <w:pPr>
        <w:spacing w:after="0" w:line="240" w:lineRule="auto"/>
        <w:rPr>
          <w:rFonts w:ascii="Arial" w:hAnsi="Arial" w:cs="Arial"/>
          <w:sz w:val="24"/>
          <w:szCs w:val="24"/>
        </w:rPr>
      </w:pPr>
      <w:r>
        <w:rPr>
          <w:rFonts w:ascii="Arial" w:hAnsi="Arial" w:cs="Arial"/>
          <w:sz w:val="24"/>
          <w:szCs w:val="24"/>
        </w:rPr>
        <w:t>- Research Data Publishing Ethics (</w:t>
      </w:r>
      <w:hyperlink r:id="rId21" w:history="1">
        <w:r w:rsidRPr="004E5BDA">
          <w:rPr>
            <w:rStyle w:val="Hyperlink"/>
            <w:rFonts w:ascii="Arial" w:hAnsi="Arial" w:cs="Arial"/>
            <w:sz w:val="24"/>
            <w:szCs w:val="24"/>
          </w:rPr>
          <w:t>https://www.force11.org/group/research-data-publishing-ethics</w:t>
        </w:r>
      </w:hyperlink>
      <w:r>
        <w:rPr>
          <w:rFonts w:ascii="Arial" w:hAnsi="Arial" w:cs="Arial"/>
          <w:sz w:val="24"/>
          <w:szCs w:val="24"/>
        </w:rPr>
        <w:t xml:space="preserve">) </w:t>
      </w:r>
    </w:p>
    <w:p w14:paraId="4D6AF5B0" w14:textId="77777777" w:rsidR="007A36F5" w:rsidRDefault="007A36F5" w:rsidP="007A36F5">
      <w:pPr>
        <w:spacing w:after="0" w:line="240" w:lineRule="auto"/>
        <w:rPr>
          <w:rFonts w:ascii="Arial" w:hAnsi="Arial" w:cs="Arial"/>
          <w:sz w:val="24"/>
          <w:szCs w:val="24"/>
        </w:rPr>
      </w:pPr>
      <w:r>
        <w:rPr>
          <w:rFonts w:ascii="Arial" w:hAnsi="Arial" w:cs="Arial"/>
          <w:sz w:val="24"/>
          <w:szCs w:val="24"/>
        </w:rPr>
        <w:t xml:space="preserve">6. </w:t>
      </w:r>
      <w:r w:rsidRPr="007856C3">
        <w:rPr>
          <w:rFonts w:ascii="Arial" w:hAnsi="Arial" w:cs="Arial"/>
          <w:sz w:val="24"/>
          <w:szCs w:val="24"/>
        </w:rPr>
        <w:t>CDISC standards (</w:t>
      </w:r>
      <w:hyperlink r:id="rId22" w:history="1">
        <w:r w:rsidRPr="007856C3">
          <w:rPr>
            <w:rStyle w:val="Hyperlink"/>
            <w:rFonts w:ascii="Arial" w:hAnsi="Arial" w:cs="Arial"/>
            <w:sz w:val="24"/>
            <w:szCs w:val="24"/>
          </w:rPr>
          <w:t>https://www.cdisc.org/standards/foundational/cdash</w:t>
        </w:r>
      </w:hyperlink>
      <w:r w:rsidRPr="007856C3">
        <w:rPr>
          <w:rFonts w:ascii="Arial" w:hAnsi="Arial" w:cs="Arial"/>
          <w:sz w:val="24"/>
          <w:szCs w:val="24"/>
        </w:rPr>
        <w:t>)</w:t>
      </w:r>
      <w:r>
        <w:rPr>
          <w:rFonts w:ascii="Arial" w:hAnsi="Arial" w:cs="Arial"/>
          <w:sz w:val="24"/>
          <w:szCs w:val="24"/>
        </w:rPr>
        <w:br/>
        <w:t xml:space="preserve">7. </w:t>
      </w:r>
      <w:r w:rsidRPr="00996B12">
        <w:rPr>
          <w:rFonts w:ascii="Arial" w:hAnsi="Arial" w:cs="Arial"/>
          <w:sz w:val="24"/>
          <w:szCs w:val="24"/>
        </w:rPr>
        <w:t xml:space="preserve">Sherpa Juliet </w:t>
      </w:r>
      <w:r>
        <w:rPr>
          <w:rFonts w:ascii="Arial" w:hAnsi="Arial" w:cs="Arial"/>
          <w:sz w:val="24"/>
          <w:szCs w:val="24"/>
        </w:rPr>
        <w:t>(</w:t>
      </w:r>
      <w:hyperlink r:id="rId23" w:history="1">
        <w:r w:rsidRPr="00014170">
          <w:rPr>
            <w:rStyle w:val="Hyperlink"/>
            <w:rFonts w:ascii="Arial" w:hAnsi="Arial" w:cs="Arial"/>
            <w:sz w:val="24"/>
            <w:szCs w:val="24"/>
          </w:rPr>
          <w:t>https://v2.sherpa.ac.uk/juliet/about.html</w:t>
        </w:r>
      </w:hyperlink>
      <w:r>
        <w:rPr>
          <w:rFonts w:ascii="Arial" w:hAnsi="Arial" w:cs="Arial"/>
          <w:sz w:val="24"/>
          <w:szCs w:val="24"/>
        </w:rPr>
        <w:t xml:space="preserve">) </w:t>
      </w:r>
    </w:p>
    <w:p w14:paraId="1B604EDC" w14:textId="77777777" w:rsidR="007A36F5" w:rsidRPr="00475B27" w:rsidRDefault="007A36F5" w:rsidP="007A36F5">
      <w:pPr>
        <w:spacing w:after="0" w:line="240" w:lineRule="auto"/>
        <w:rPr>
          <w:rFonts w:ascii="Arial" w:hAnsi="Arial" w:cs="Arial"/>
          <w:sz w:val="24"/>
          <w:szCs w:val="24"/>
        </w:rPr>
      </w:pPr>
      <w:r>
        <w:rPr>
          <w:rFonts w:ascii="Arial" w:hAnsi="Arial" w:cs="Arial"/>
          <w:sz w:val="24"/>
          <w:szCs w:val="24"/>
        </w:rPr>
        <w:t xml:space="preserve">8. </w:t>
      </w:r>
      <w:r w:rsidRPr="00475B27">
        <w:rPr>
          <w:rFonts w:ascii="Arial" w:hAnsi="Arial" w:cs="Arial"/>
          <w:sz w:val="24"/>
          <w:szCs w:val="24"/>
        </w:rPr>
        <w:t>Coalition for Publishing Data in the Earth and Space Sciences (</w:t>
      </w:r>
      <w:hyperlink r:id="rId24" w:history="1">
        <w:r w:rsidRPr="00475B27">
          <w:rPr>
            <w:rStyle w:val="Hyperlink"/>
            <w:rFonts w:ascii="Arial" w:hAnsi="Arial" w:cs="Arial"/>
            <w:sz w:val="24"/>
            <w:szCs w:val="24"/>
          </w:rPr>
          <w:t>https://copdess.org/</w:t>
        </w:r>
      </w:hyperlink>
      <w:r w:rsidRPr="00475B27">
        <w:rPr>
          <w:rFonts w:ascii="Arial" w:hAnsi="Arial" w:cs="Arial"/>
          <w:sz w:val="24"/>
          <w:szCs w:val="24"/>
        </w:rPr>
        <w:t>)</w:t>
      </w:r>
    </w:p>
    <w:p w14:paraId="58BE134E" w14:textId="77777777" w:rsidR="007A36F5" w:rsidRPr="00475B27" w:rsidRDefault="007A36F5" w:rsidP="007A36F5">
      <w:pPr>
        <w:spacing w:after="0" w:line="240" w:lineRule="auto"/>
        <w:rPr>
          <w:rFonts w:ascii="Arial" w:hAnsi="Arial" w:cs="Arial"/>
          <w:sz w:val="24"/>
          <w:szCs w:val="24"/>
        </w:rPr>
      </w:pPr>
      <w:r>
        <w:rPr>
          <w:rFonts w:ascii="Arial" w:hAnsi="Arial" w:cs="Arial"/>
          <w:sz w:val="24"/>
          <w:szCs w:val="24"/>
        </w:rPr>
        <w:t xml:space="preserve">9. </w:t>
      </w:r>
      <w:r w:rsidRPr="00475B27">
        <w:rPr>
          <w:rFonts w:ascii="Arial" w:hAnsi="Arial" w:cs="Arial"/>
          <w:sz w:val="24"/>
          <w:szCs w:val="24"/>
        </w:rPr>
        <w:t xml:space="preserve">DISTILL project shared by </w:t>
      </w:r>
      <w:proofErr w:type="spellStart"/>
      <w:r w:rsidRPr="00475B27">
        <w:rPr>
          <w:rFonts w:ascii="Arial" w:hAnsi="Arial" w:cs="Arial"/>
          <w:sz w:val="24"/>
          <w:szCs w:val="24"/>
        </w:rPr>
        <w:t>Lene</w:t>
      </w:r>
      <w:proofErr w:type="spellEnd"/>
      <w:r w:rsidRPr="00475B27">
        <w:rPr>
          <w:rFonts w:ascii="Arial" w:hAnsi="Arial" w:cs="Arial"/>
          <w:sz w:val="24"/>
          <w:szCs w:val="24"/>
        </w:rPr>
        <w:t xml:space="preserve"> on OneDrive (</w:t>
      </w:r>
      <w:hyperlink r:id="rId25" w:history="1">
        <w:r w:rsidRPr="00475B27">
          <w:rPr>
            <w:rStyle w:val="Hyperlink"/>
            <w:rFonts w:ascii="Arial" w:hAnsi="Arial" w:cs="Arial"/>
            <w:sz w:val="24"/>
            <w:szCs w:val="24"/>
          </w:rPr>
          <w:t>https://unisyd-my.sharepoint.com/personal/lene_seidler_sydney_edu_au/_layouts/15/onedrive.aspx?id=%2Fpersonal%2Flene%5Fseidler%5Fsydney%5Fedu%5Fau%2FDocuments%2FData%20sharing%20project&amp;ct=1635925368941&amp;or=OWA%2DNT&amp;cid=6c0a8b5c%2De84c%2D6312%2D1d57%2D57cd99541c51</w:t>
        </w:r>
      </w:hyperlink>
      <w:r w:rsidRPr="00475B27">
        <w:rPr>
          <w:rFonts w:ascii="Arial" w:hAnsi="Arial" w:cs="Arial"/>
          <w:sz w:val="24"/>
          <w:szCs w:val="24"/>
        </w:rPr>
        <w:t xml:space="preserve">) </w:t>
      </w:r>
    </w:p>
    <w:p w14:paraId="1C02E526" w14:textId="0EF778D2" w:rsidR="006D4979" w:rsidRPr="00906A49" w:rsidRDefault="007A36F5" w:rsidP="007A36F5">
      <w:pPr>
        <w:spacing w:after="0" w:line="240" w:lineRule="auto"/>
        <w:rPr>
          <w:rFonts w:ascii="Arial" w:hAnsi="Arial" w:cs="Arial"/>
          <w:noProof/>
          <w:sz w:val="24"/>
          <w:szCs w:val="24"/>
          <w:lang w:val="en-US"/>
        </w:rPr>
      </w:pPr>
      <w:r>
        <w:rPr>
          <w:rFonts w:ascii="Arial" w:hAnsi="Arial" w:cs="Arial"/>
          <w:sz w:val="24"/>
          <w:szCs w:val="24"/>
        </w:rPr>
        <w:t xml:space="preserve">10. </w:t>
      </w:r>
      <w:r w:rsidRPr="00475B27">
        <w:rPr>
          <w:rFonts w:ascii="Arial" w:hAnsi="Arial" w:cs="Arial"/>
          <w:sz w:val="24"/>
          <w:szCs w:val="24"/>
        </w:rPr>
        <w:t>The REPRISE project</w:t>
      </w:r>
      <w:r w:rsidRPr="00475B27">
        <w:rPr>
          <w:rFonts w:ascii="Arial" w:hAnsi="Arial" w:cs="Arial"/>
          <w:sz w:val="24"/>
          <w:szCs w:val="24"/>
        </w:rPr>
        <w:br/>
      </w:r>
      <w:hyperlink r:id="rId26" w:history="1">
        <w:r w:rsidRPr="00475B27">
          <w:rPr>
            <w:rStyle w:val="Hyperlink"/>
            <w:rFonts w:ascii="Arial" w:hAnsi="Arial" w:cs="Arial"/>
            <w:sz w:val="24"/>
            <w:szCs w:val="24"/>
          </w:rPr>
          <w:t>https://systematicreviewsjournal.biomedcentral.com/articles/10.1186/s13643-021-01670-0</w:t>
        </w:r>
      </w:hyperlink>
      <w:r w:rsidRPr="00475B27">
        <w:rPr>
          <w:rFonts w:ascii="Arial" w:hAnsi="Arial" w:cs="Arial"/>
          <w:sz w:val="24"/>
          <w:szCs w:val="24"/>
        </w:rPr>
        <w:t xml:space="preserve"> </w:t>
      </w:r>
      <w:r w:rsidRPr="00475B27">
        <w:rPr>
          <w:rFonts w:ascii="Arial" w:hAnsi="Arial" w:cs="Arial"/>
          <w:sz w:val="24"/>
          <w:szCs w:val="24"/>
        </w:rPr>
        <w:br/>
      </w:r>
      <w:r>
        <w:rPr>
          <w:rFonts w:ascii="Arial" w:hAnsi="Arial" w:cs="Arial"/>
          <w:sz w:val="24"/>
          <w:szCs w:val="24"/>
        </w:rPr>
        <w:t xml:space="preserve">11. </w:t>
      </w:r>
      <w:r w:rsidRPr="00475B27">
        <w:rPr>
          <w:rFonts w:ascii="Arial" w:hAnsi="Arial" w:cs="Arial"/>
          <w:sz w:val="24"/>
          <w:szCs w:val="24"/>
        </w:rPr>
        <w:t>Rates and predictors of data and code sharing in the medical and health sciences: Protocol for a systematic review and individual participant data meta-analysis</w:t>
      </w:r>
      <w:r w:rsidRPr="00475B27">
        <w:rPr>
          <w:rFonts w:ascii="Arial" w:hAnsi="Arial" w:cs="Arial"/>
          <w:sz w:val="24"/>
          <w:szCs w:val="24"/>
        </w:rPr>
        <w:br/>
      </w:r>
      <w:hyperlink r:id="rId27" w:history="1">
        <w:r w:rsidRPr="00475B27">
          <w:rPr>
            <w:rStyle w:val="Hyperlink"/>
            <w:rFonts w:ascii="Arial" w:hAnsi="Arial" w:cs="Arial"/>
            <w:sz w:val="24"/>
            <w:szCs w:val="24"/>
          </w:rPr>
          <w:t>https://f1000research.com/articles/10-491/v2</w:t>
        </w:r>
      </w:hyperlink>
      <w:r>
        <w:rPr>
          <w:rFonts w:ascii="Arial" w:hAnsi="Arial" w:cs="Arial"/>
          <w:i/>
          <w:iCs/>
          <w:sz w:val="24"/>
          <w:szCs w:val="24"/>
        </w:rPr>
        <w:br/>
        <w:t>Health researcher funders</w:t>
      </w:r>
      <w:r>
        <w:rPr>
          <w:rFonts w:ascii="Arial" w:hAnsi="Arial" w:cs="Arial"/>
          <w:sz w:val="24"/>
          <w:szCs w:val="24"/>
        </w:rPr>
        <w:br/>
        <w:t xml:space="preserve">1. </w:t>
      </w:r>
      <w:r w:rsidRPr="0089652E">
        <w:rPr>
          <w:rFonts w:ascii="Arial" w:hAnsi="Arial" w:cs="Arial"/>
          <w:sz w:val="24"/>
          <w:szCs w:val="24"/>
        </w:rPr>
        <w:t>NHMRC Open Access Policy</w:t>
      </w:r>
      <w:r>
        <w:rPr>
          <w:rFonts w:ascii="Arial" w:hAnsi="Arial" w:cs="Arial"/>
          <w:sz w:val="24"/>
          <w:szCs w:val="24"/>
        </w:rPr>
        <w:br/>
      </w:r>
      <w:hyperlink r:id="rId28" w:history="1">
        <w:r w:rsidRPr="00BE03D9">
          <w:rPr>
            <w:rStyle w:val="Hyperlink"/>
            <w:rFonts w:ascii="Arial" w:hAnsi="Arial" w:cs="Arial"/>
            <w:sz w:val="24"/>
            <w:szCs w:val="24"/>
          </w:rPr>
          <w:t>https://www.nhmrc.gov.au/about-us/resources/open-access-policy?utm_medium=email&amp;utm_campaign=Tracker%20-%201%20November%202021&amp;utm_content=Tracker%20-%201%20November%202021+CID_df6913d5612e708479ca77004b5081b9&amp;utm_source=Mailbuild&amp;utm_term=report#</w:t>
        </w:r>
      </w:hyperlink>
      <w:r>
        <w:rPr>
          <w:rFonts w:ascii="Arial" w:hAnsi="Arial" w:cs="Arial"/>
          <w:sz w:val="24"/>
          <w:szCs w:val="24"/>
        </w:rPr>
        <w:t xml:space="preserve"> </w:t>
      </w:r>
      <w:r>
        <w:rPr>
          <w:rFonts w:ascii="Arial" w:hAnsi="Arial" w:cs="Arial"/>
          <w:sz w:val="24"/>
          <w:szCs w:val="24"/>
        </w:rPr>
        <w:br/>
        <w:t xml:space="preserve">2. </w:t>
      </w:r>
      <w:r w:rsidRPr="00710940">
        <w:rPr>
          <w:rFonts w:ascii="Arial" w:hAnsi="Arial" w:cs="Arial"/>
          <w:sz w:val="24"/>
          <w:szCs w:val="24"/>
        </w:rPr>
        <w:t>NIH Data Sharing policy</w:t>
      </w:r>
      <w:r>
        <w:rPr>
          <w:rFonts w:ascii="Arial" w:hAnsi="Arial" w:cs="Arial"/>
          <w:sz w:val="24"/>
          <w:szCs w:val="24"/>
        </w:rPr>
        <w:br/>
        <w:t xml:space="preserve">3. </w:t>
      </w:r>
      <w:proofErr w:type="spellStart"/>
      <w:r w:rsidRPr="00710940">
        <w:rPr>
          <w:rFonts w:ascii="Arial" w:hAnsi="Arial" w:cs="Arial"/>
          <w:sz w:val="24"/>
          <w:szCs w:val="24"/>
        </w:rPr>
        <w:t>Wellcome</w:t>
      </w:r>
      <w:proofErr w:type="spellEnd"/>
      <w:r w:rsidRPr="00710940">
        <w:rPr>
          <w:rFonts w:ascii="Arial" w:hAnsi="Arial" w:cs="Arial"/>
          <w:sz w:val="24"/>
          <w:szCs w:val="24"/>
        </w:rPr>
        <w:t xml:space="preserve"> Trust</w:t>
      </w:r>
      <w:r>
        <w:rPr>
          <w:rFonts w:ascii="Arial" w:hAnsi="Arial" w:cs="Arial"/>
          <w:sz w:val="24"/>
          <w:szCs w:val="24"/>
        </w:rPr>
        <w:t xml:space="preserve"> data sharing policy</w:t>
      </w:r>
      <w:r>
        <w:rPr>
          <w:rFonts w:ascii="Arial" w:hAnsi="Arial" w:cs="Arial"/>
          <w:sz w:val="24"/>
          <w:szCs w:val="24"/>
        </w:rPr>
        <w:br/>
        <w:t xml:space="preserve">4. </w:t>
      </w:r>
      <w:r w:rsidRPr="00710940">
        <w:rPr>
          <w:rFonts w:ascii="Arial" w:hAnsi="Arial" w:cs="Arial"/>
          <w:sz w:val="24"/>
          <w:szCs w:val="24"/>
        </w:rPr>
        <w:t>Gates Foundatio</w:t>
      </w:r>
      <w:r>
        <w:rPr>
          <w:rFonts w:ascii="Arial" w:hAnsi="Arial" w:cs="Arial"/>
          <w:sz w:val="24"/>
          <w:szCs w:val="24"/>
        </w:rPr>
        <w:t>n data sharing policy</w:t>
      </w:r>
      <w:r>
        <w:rPr>
          <w:rFonts w:ascii="Arial" w:hAnsi="Arial" w:cs="Arial"/>
          <w:sz w:val="24"/>
          <w:szCs w:val="24"/>
        </w:rPr>
        <w:br/>
      </w:r>
      <w:r>
        <w:rPr>
          <w:rFonts w:ascii="Arial" w:hAnsi="Arial" w:cs="Arial"/>
          <w:sz w:val="24"/>
          <w:szCs w:val="24"/>
        </w:rPr>
        <w:br/>
      </w:r>
      <w:r>
        <w:rPr>
          <w:rFonts w:ascii="Arial" w:hAnsi="Arial" w:cs="Arial"/>
          <w:i/>
          <w:iCs/>
          <w:sz w:val="24"/>
          <w:szCs w:val="24"/>
        </w:rPr>
        <w:t>Other</w:t>
      </w:r>
      <w:r>
        <w:rPr>
          <w:rFonts w:ascii="Arial" w:hAnsi="Arial" w:cs="Arial"/>
          <w:sz w:val="24"/>
          <w:szCs w:val="24"/>
        </w:rPr>
        <w:br/>
        <w:t xml:space="preserve">In the fields of genomics, the </w:t>
      </w:r>
      <w:r w:rsidRPr="00C2056A">
        <w:rPr>
          <w:rFonts w:ascii="Arial" w:hAnsi="Arial" w:cs="Arial"/>
          <w:sz w:val="24"/>
          <w:szCs w:val="24"/>
        </w:rPr>
        <w:t>Global Alliance for Genomics and Health</w:t>
      </w:r>
      <w:r>
        <w:rPr>
          <w:rFonts w:ascii="Arial" w:hAnsi="Arial" w:cs="Arial"/>
          <w:sz w:val="24"/>
          <w:szCs w:val="24"/>
        </w:rPr>
        <w:t xml:space="preserve"> has adopted the </w:t>
      </w:r>
      <w:r w:rsidRPr="00C2056A">
        <w:rPr>
          <w:rFonts w:ascii="Arial" w:hAnsi="Arial" w:cs="Arial"/>
          <w:sz w:val="24"/>
          <w:szCs w:val="24"/>
        </w:rPr>
        <w:t>Framework for Responsible Sharing of Genomic and Health</w:t>
      </w:r>
      <w:r>
        <w:rPr>
          <w:rFonts w:ascii="Arial" w:hAnsi="Arial" w:cs="Arial"/>
          <w:sz w:val="24"/>
          <w:szCs w:val="24"/>
        </w:rPr>
        <w:t>-</w:t>
      </w:r>
      <w:r w:rsidRPr="00C2056A">
        <w:rPr>
          <w:rFonts w:ascii="Arial" w:hAnsi="Arial" w:cs="Arial"/>
          <w:sz w:val="24"/>
          <w:szCs w:val="24"/>
        </w:rPr>
        <w:t>Related Data</w:t>
      </w:r>
      <w:r>
        <w:rPr>
          <w:rFonts w:ascii="Arial" w:hAnsi="Arial" w:cs="Arial"/>
          <w:sz w:val="24"/>
          <w:szCs w:val="24"/>
        </w:rPr>
        <w:t>.</w:t>
      </w:r>
      <w:r>
        <w:rPr>
          <w:rFonts w:ascii="Arial" w:hAnsi="Arial" w:cs="Arial"/>
          <w:sz w:val="24"/>
          <w:szCs w:val="24"/>
        </w:rPr>
        <w:fldChar w:fldCharType="begin">
          <w:fldData xml:space="preserve">PEVuZE5vdGU+PENpdGU+PEF1dGhvcj5CcmVkZW5vb3JkPC9BdXRob3I+PFllYXI+MjAxNTwvWWVh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CcmVkZW5vb3JkPC9BdXRob3I+PFllYXI+MjAxNTwvWWVh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Pr>
          <w:rFonts w:ascii="Arial" w:hAnsi="Arial" w:cs="Arial"/>
          <w:noProof/>
          <w:sz w:val="24"/>
          <w:szCs w:val="24"/>
        </w:rPr>
        <w:t>(35)</w:t>
      </w:r>
      <w:r>
        <w:rPr>
          <w:rFonts w:ascii="Arial" w:hAnsi="Arial" w:cs="Arial"/>
          <w:sz w:val="24"/>
          <w:szCs w:val="24"/>
        </w:rPr>
        <w:fldChar w:fldCharType="end"/>
      </w:r>
    </w:p>
    <w:sectPr w:rsidR="006D4979" w:rsidRPr="00906A49" w:rsidSect="00111D57">
      <w:headerReference w:type="default" r:id="rId29"/>
      <w:footerReference w:type="default" r:id="rId30"/>
      <w:pgSz w:w="11906" w:h="16838"/>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99680" w14:textId="77777777" w:rsidR="00226962" w:rsidRDefault="00226962" w:rsidP="00FE5D5E">
      <w:pPr>
        <w:spacing w:after="0" w:line="240" w:lineRule="auto"/>
      </w:pPr>
      <w:r>
        <w:separator/>
      </w:r>
    </w:p>
  </w:endnote>
  <w:endnote w:type="continuationSeparator" w:id="0">
    <w:p w14:paraId="6F32E99B" w14:textId="77777777" w:rsidR="00226962" w:rsidRDefault="00226962" w:rsidP="00FE5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4"/>
        <w:szCs w:val="24"/>
      </w:rPr>
      <w:id w:val="-543286225"/>
      <w:docPartObj>
        <w:docPartGallery w:val="Page Numbers (Bottom of Page)"/>
        <w:docPartUnique/>
      </w:docPartObj>
    </w:sdtPr>
    <w:sdtEndPr>
      <w:rPr>
        <w:noProof/>
      </w:rPr>
    </w:sdtEndPr>
    <w:sdtContent>
      <w:p w14:paraId="53A73B76" w14:textId="69E8629F" w:rsidR="00A47254" w:rsidRPr="007B6721" w:rsidRDefault="00A47254">
        <w:pPr>
          <w:pStyle w:val="Footer"/>
          <w:rPr>
            <w:rFonts w:ascii="Arial" w:hAnsi="Arial" w:cs="Arial"/>
            <w:sz w:val="24"/>
            <w:szCs w:val="24"/>
          </w:rPr>
        </w:pPr>
        <w:r w:rsidRPr="007B6721">
          <w:rPr>
            <w:rFonts w:ascii="Arial" w:hAnsi="Arial" w:cs="Arial"/>
            <w:sz w:val="24"/>
            <w:szCs w:val="24"/>
          </w:rPr>
          <w:fldChar w:fldCharType="begin"/>
        </w:r>
        <w:r w:rsidRPr="007B6721">
          <w:rPr>
            <w:rFonts w:ascii="Arial" w:hAnsi="Arial" w:cs="Arial"/>
            <w:sz w:val="24"/>
            <w:szCs w:val="24"/>
          </w:rPr>
          <w:instrText xml:space="preserve"> PAGE   \* MERGEFORMAT </w:instrText>
        </w:r>
        <w:r w:rsidRPr="007B6721">
          <w:rPr>
            <w:rFonts w:ascii="Arial" w:hAnsi="Arial" w:cs="Arial"/>
            <w:sz w:val="24"/>
            <w:szCs w:val="24"/>
          </w:rPr>
          <w:fldChar w:fldCharType="separate"/>
        </w:r>
        <w:r>
          <w:rPr>
            <w:rFonts w:ascii="Arial" w:hAnsi="Arial" w:cs="Arial"/>
            <w:noProof/>
            <w:sz w:val="24"/>
            <w:szCs w:val="24"/>
          </w:rPr>
          <w:t>2</w:t>
        </w:r>
        <w:r w:rsidRPr="007B6721">
          <w:rPr>
            <w:rFonts w:ascii="Arial" w:hAnsi="Arial" w:cs="Arial"/>
            <w:noProof/>
            <w:sz w:val="24"/>
            <w:szCs w:val="24"/>
          </w:rPr>
          <w:fldChar w:fldCharType="end"/>
        </w:r>
      </w:p>
    </w:sdtContent>
  </w:sdt>
  <w:p w14:paraId="3A6E0FA7" w14:textId="77777777" w:rsidR="00A47254" w:rsidRPr="007B6721" w:rsidRDefault="00A47254">
    <w:pPr>
      <w:pStyle w:val="Footer"/>
      <w:rPr>
        <w:rFonts w:ascii="Arial" w:hAnsi="Arial" w:cs="Arial"/>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0AF6F" w14:textId="77777777" w:rsidR="00226962" w:rsidRDefault="00226962" w:rsidP="00FE5D5E">
      <w:pPr>
        <w:spacing w:after="0" w:line="240" w:lineRule="auto"/>
      </w:pPr>
      <w:r>
        <w:separator/>
      </w:r>
    </w:p>
  </w:footnote>
  <w:footnote w:type="continuationSeparator" w:id="0">
    <w:p w14:paraId="420F8DBF" w14:textId="77777777" w:rsidR="00226962" w:rsidRDefault="00226962" w:rsidP="00FE5D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F4964" w14:textId="7B3C8BA8" w:rsidR="00A47254" w:rsidRPr="00157039" w:rsidRDefault="00CB7235">
    <w:pPr>
      <w:pStyle w:val="Header"/>
      <w:rPr>
        <w:rFonts w:ascii="Arial" w:hAnsi="Arial" w:cs="Arial"/>
        <w:sz w:val="24"/>
        <w:szCs w:val="24"/>
      </w:rPr>
    </w:pPr>
    <w:r>
      <w:rPr>
        <w:rFonts w:ascii="Arial" w:hAnsi="Arial" w:cs="Arial"/>
        <w:sz w:val="24"/>
        <w:szCs w:val="24"/>
      </w:rPr>
      <w:t xml:space="preserve">Data sharing </w:t>
    </w:r>
    <w:r w:rsidR="008A0975">
      <w:rPr>
        <w:rFonts w:ascii="Arial" w:hAnsi="Arial" w:cs="Arial"/>
        <w:sz w:val="24"/>
        <w:szCs w:val="24"/>
      </w:rPr>
      <w:t>policies</w:t>
    </w:r>
    <w:r w:rsidR="00A47254">
      <w:rPr>
        <w:rFonts w:ascii="Arial" w:hAnsi="Arial" w:cs="Arial"/>
        <w:sz w:val="24"/>
        <w:szCs w:val="24"/>
      </w:rPr>
      <w:tab/>
    </w:r>
    <w:r w:rsidR="00A47254" w:rsidRPr="00157039">
      <w:rPr>
        <w:rFonts w:ascii="Arial" w:hAnsi="Arial" w:cs="Arial"/>
        <w:sz w:val="24"/>
        <w:szCs w:val="24"/>
      </w:rPr>
      <w:t xml:space="preserve">                      </w:t>
    </w:r>
    <w:r w:rsidR="00A47254" w:rsidRPr="00157039">
      <w:rPr>
        <w:rFonts w:ascii="Arial" w:hAnsi="Arial" w:cs="Arial"/>
        <w:sz w:val="24"/>
        <w:szCs w:val="24"/>
      </w:rPr>
      <w:tab/>
      <w:t xml:space="preserve">     </w:t>
    </w:r>
    <w:r w:rsidR="00422A50">
      <w:rPr>
        <w:rFonts w:ascii="Arial" w:hAnsi="Arial" w:cs="Arial"/>
        <w:sz w:val="24"/>
        <w:szCs w:val="24"/>
      </w:rPr>
      <w:t>1</w:t>
    </w:r>
    <w:r w:rsidR="006D7A53">
      <w:rPr>
        <w:rFonts w:ascii="Arial" w:hAnsi="Arial" w:cs="Arial"/>
        <w:sz w:val="24"/>
        <w:szCs w:val="24"/>
      </w:rPr>
      <w:t>3</w:t>
    </w:r>
    <w:r w:rsidR="00A47254" w:rsidRPr="00157039">
      <w:rPr>
        <w:rFonts w:ascii="Arial" w:hAnsi="Arial" w:cs="Arial"/>
        <w:sz w:val="24"/>
        <w:szCs w:val="24"/>
      </w:rPr>
      <w:t xml:space="preserve"> </w:t>
    </w:r>
    <w:r w:rsidR="006D7A53">
      <w:rPr>
        <w:rFonts w:ascii="Arial" w:hAnsi="Arial" w:cs="Arial"/>
        <w:sz w:val="24"/>
        <w:szCs w:val="24"/>
      </w:rPr>
      <w:t>January</w:t>
    </w:r>
    <w:r w:rsidR="00A47254" w:rsidRPr="00157039">
      <w:rPr>
        <w:rFonts w:ascii="Arial" w:hAnsi="Arial" w:cs="Arial"/>
        <w:sz w:val="24"/>
        <w:szCs w:val="24"/>
      </w:rPr>
      <w:t xml:space="preserve"> 202</w:t>
    </w:r>
    <w:r w:rsidR="006D7A53">
      <w:rPr>
        <w:rFonts w:ascii="Arial" w:hAnsi="Arial" w:cs="Arial"/>
        <w:sz w:val="24"/>
        <w:szCs w:val="24"/>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5795E"/>
    <w:multiLevelType w:val="hybridMultilevel"/>
    <w:tmpl w:val="F6FCBC6E"/>
    <w:lvl w:ilvl="0" w:tplc="486E08F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F81838"/>
    <w:multiLevelType w:val="hybridMultilevel"/>
    <w:tmpl w:val="C1684E2A"/>
    <w:lvl w:ilvl="0" w:tplc="3E0829B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70B6137"/>
    <w:multiLevelType w:val="hybridMultilevel"/>
    <w:tmpl w:val="D7B6F9FE"/>
    <w:lvl w:ilvl="0" w:tplc="9F0AEF8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79197F"/>
    <w:multiLevelType w:val="hybridMultilevel"/>
    <w:tmpl w:val="C07CFE1E"/>
    <w:lvl w:ilvl="0" w:tplc="9D4E5322">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BCE18AA"/>
    <w:multiLevelType w:val="hybridMultilevel"/>
    <w:tmpl w:val="74FC6AC2"/>
    <w:lvl w:ilvl="0" w:tplc="5A06015C">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C7F5987"/>
    <w:multiLevelType w:val="hybridMultilevel"/>
    <w:tmpl w:val="741856BE"/>
    <w:lvl w:ilvl="0" w:tplc="6B8E95E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20D10"/>
    <w:rsid w:val="00000375"/>
    <w:rsid w:val="0000134A"/>
    <w:rsid w:val="00002EE1"/>
    <w:rsid w:val="000066CC"/>
    <w:rsid w:val="00010787"/>
    <w:rsid w:val="000130D6"/>
    <w:rsid w:val="00014817"/>
    <w:rsid w:val="000163D6"/>
    <w:rsid w:val="00017B8C"/>
    <w:rsid w:val="0002246A"/>
    <w:rsid w:val="0002247A"/>
    <w:rsid w:val="00023778"/>
    <w:rsid w:val="000244B4"/>
    <w:rsid w:val="00024EB1"/>
    <w:rsid w:val="00025232"/>
    <w:rsid w:val="00025571"/>
    <w:rsid w:val="00025E15"/>
    <w:rsid w:val="00026337"/>
    <w:rsid w:val="00026649"/>
    <w:rsid w:val="00026FF5"/>
    <w:rsid w:val="0002764D"/>
    <w:rsid w:val="00035559"/>
    <w:rsid w:val="00044502"/>
    <w:rsid w:val="00045775"/>
    <w:rsid w:val="00047B12"/>
    <w:rsid w:val="00051050"/>
    <w:rsid w:val="000525EE"/>
    <w:rsid w:val="000529E3"/>
    <w:rsid w:val="00052C53"/>
    <w:rsid w:val="00053637"/>
    <w:rsid w:val="000545B6"/>
    <w:rsid w:val="00054BD7"/>
    <w:rsid w:val="000551F7"/>
    <w:rsid w:val="00057920"/>
    <w:rsid w:val="00057927"/>
    <w:rsid w:val="000601E2"/>
    <w:rsid w:val="000614DF"/>
    <w:rsid w:val="00064634"/>
    <w:rsid w:val="000653E3"/>
    <w:rsid w:val="00067324"/>
    <w:rsid w:val="00072088"/>
    <w:rsid w:val="0007214C"/>
    <w:rsid w:val="00072B8C"/>
    <w:rsid w:val="00074D00"/>
    <w:rsid w:val="0007599E"/>
    <w:rsid w:val="000760DE"/>
    <w:rsid w:val="00077E29"/>
    <w:rsid w:val="00077E62"/>
    <w:rsid w:val="00080D7E"/>
    <w:rsid w:val="00081F1D"/>
    <w:rsid w:val="00081F83"/>
    <w:rsid w:val="0008208D"/>
    <w:rsid w:val="000830E0"/>
    <w:rsid w:val="0008438F"/>
    <w:rsid w:val="00090EB3"/>
    <w:rsid w:val="00091852"/>
    <w:rsid w:val="000920E2"/>
    <w:rsid w:val="00092E5B"/>
    <w:rsid w:val="0009307F"/>
    <w:rsid w:val="000935EE"/>
    <w:rsid w:val="00095EC3"/>
    <w:rsid w:val="000972BC"/>
    <w:rsid w:val="00097759"/>
    <w:rsid w:val="000A002E"/>
    <w:rsid w:val="000A0939"/>
    <w:rsid w:val="000A0BC0"/>
    <w:rsid w:val="000A1748"/>
    <w:rsid w:val="000A28DC"/>
    <w:rsid w:val="000A2EBD"/>
    <w:rsid w:val="000A2F8F"/>
    <w:rsid w:val="000A4F88"/>
    <w:rsid w:val="000A579B"/>
    <w:rsid w:val="000A6700"/>
    <w:rsid w:val="000B1426"/>
    <w:rsid w:val="000B17CD"/>
    <w:rsid w:val="000B1DE6"/>
    <w:rsid w:val="000B240F"/>
    <w:rsid w:val="000B34BB"/>
    <w:rsid w:val="000B4C76"/>
    <w:rsid w:val="000B69ED"/>
    <w:rsid w:val="000C05B6"/>
    <w:rsid w:val="000C1DC9"/>
    <w:rsid w:val="000C308A"/>
    <w:rsid w:val="000C3820"/>
    <w:rsid w:val="000C6C66"/>
    <w:rsid w:val="000C712C"/>
    <w:rsid w:val="000D0DE8"/>
    <w:rsid w:val="000D17CE"/>
    <w:rsid w:val="000D34E6"/>
    <w:rsid w:val="000D635C"/>
    <w:rsid w:val="000E0534"/>
    <w:rsid w:val="000E0B76"/>
    <w:rsid w:val="000E1CD5"/>
    <w:rsid w:val="000E1EDA"/>
    <w:rsid w:val="000E43A0"/>
    <w:rsid w:val="000E483C"/>
    <w:rsid w:val="000E49B5"/>
    <w:rsid w:val="000E695A"/>
    <w:rsid w:val="000E6C6B"/>
    <w:rsid w:val="000E73BD"/>
    <w:rsid w:val="000E7A2B"/>
    <w:rsid w:val="000F142D"/>
    <w:rsid w:val="000F1547"/>
    <w:rsid w:val="000F1EEE"/>
    <w:rsid w:val="000F2896"/>
    <w:rsid w:val="000F40B9"/>
    <w:rsid w:val="000F680A"/>
    <w:rsid w:val="000F7CF6"/>
    <w:rsid w:val="00102081"/>
    <w:rsid w:val="001028A4"/>
    <w:rsid w:val="00103ADB"/>
    <w:rsid w:val="00104D38"/>
    <w:rsid w:val="001062A3"/>
    <w:rsid w:val="00107764"/>
    <w:rsid w:val="00107A61"/>
    <w:rsid w:val="00111D57"/>
    <w:rsid w:val="0011216C"/>
    <w:rsid w:val="00112319"/>
    <w:rsid w:val="0011241F"/>
    <w:rsid w:val="00112F3C"/>
    <w:rsid w:val="00114AD7"/>
    <w:rsid w:val="00115704"/>
    <w:rsid w:val="00115FF2"/>
    <w:rsid w:val="00120658"/>
    <w:rsid w:val="0012099B"/>
    <w:rsid w:val="00120DD1"/>
    <w:rsid w:val="00121360"/>
    <w:rsid w:val="00121FE8"/>
    <w:rsid w:val="0012414A"/>
    <w:rsid w:val="001249AC"/>
    <w:rsid w:val="00124C05"/>
    <w:rsid w:val="0012583B"/>
    <w:rsid w:val="00126009"/>
    <w:rsid w:val="00126E60"/>
    <w:rsid w:val="0012763C"/>
    <w:rsid w:val="0013162F"/>
    <w:rsid w:val="0013189B"/>
    <w:rsid w:val="0013291E"/>
    <w:rsid w:val="00133B5F"/>
    <w:rsid w:val="00134206"/>
    <w:rsid w:val="001359F4"/>
    <w:rsid w:val="00136B12"/>
    <w:rsid w:val="001371F2"/>
    <w:rsid w:val="00137256"/>
    <w:rsid w:val="00137B55"/>
    <w:rsid w:val="001407B1"/>
    <w:rsid w:val="00140D29"/>
    <w:rsid w:val="00143AB9"/>
    <w:rsid w:val="001446C8"/>
    <w:rsid w:val="001450A1"/>
    <w:rsid w:val="00146447"/>
    <w:rsid w:val="001510B0"/>
    <w:rsid w:val="001518E6"/>
    <w:rsid w:val="00152AFC"/>
    <w:rsid w:val="00153339"/>
    <w:rsid w:val="001533DC"/>
    <w:rsid w:val="0015341C"/>
    <w:rsid w:val="00154230"/>
    <w:rsid w:val="00154AA0"/>
    <w:rsid w:val="00155302"/>
    <w:rsid w:val="00156683"/>
    <w:rsid w:val="00157039"/>
    <w:rsid w:val="00157362"/>
    <w:rsid w:val="0016013C"/>
    <w:rsid w:val="00161837"/>
    <w:rsid w:val="001630E8"/>
    <w:rsid w:val="00164AD7"/>
    <w:rsid w:val="00165105"/>
    <w:rsid w:val="00165810"/>
    <w:rsid w:val="00165DF8"/>
    <w:rsid w:val="00165E00"/>
    <w:rsid w:val="00171050"/>
    <w:rsid w:val="00172A22"/>
    <w:rsid w:val="00173D32"/>
    <w:rsid w:val="00174628"/>
    <w:rsid w:val="0017481D"/>
    <w:rsid w:val="00175A38"/>
    <w:rsid w:val="0018150C"/>
    <w:rsid w:val="00181F74"/>
    <w:rsid w:val="00182D42"/>
    <w:rsid w:val="00183494"/>
    <w:rsid w:val="001843FE"/>
    <w:rsid w:val="00185F35"/>
    <w:rsid w:val="00187BF2"/>
    <w:rsid w:val="00190CCF"/>
    <w:rsid w:val="001938F8"/>
    <w:rsid w:val="00193E3E"/>
    <w:rsid w:val="00194633"/>
    <w:rsid w:val="0019555C"/>
    <w:rsid w:val="00196814"/>
    <w:rsid w:val="001971D3"/>
    <w:rsid w:val="00197777"/>
    <w:rsid w:val="001A0034"/>
    <w:rsid w:val="001A1FA5"/>
    <w:rsid w:val="001A2E88"/>
    <w:rsid w:val="001A35C9"/>
    <w:rsid w:val="001A40A8"/>
    <w:rsid w:val="001A4456"/>
    <w:rsid w:val="001A4B1A"/>
    <w:rsid w:val="001A7091"/>
    <w:rsid w:val="001B171D"/>
    <w:rsid w:val="001B19D5"/>
    <w:rsid w:val="001B210E"/>
    <w:rsid w:val="001B240F"/>
    <w:rsid w:val="001B4852"/>
    <w:rsid w:val="001B50D8"/>
    <w:rsid w:val="001B53BC"/>
    <w:rsid w:val="001B5AFF"/>
    <w:rsid w:val="001C0FE6"/>
    <w:rsid w:val="001C17B9"/>
    <w:rsid w:val="001C24AA"/>
    <w:rsid w:val="001C280D"/>
    <w:rsid w:val="001C6E17"/>
    <w:rsid w:val="001D1A2C"/>
    <w:rsid w:val="001D5B48"/>
    <w:rsid w:val="001D616F"/>
    <w:rsid w:val="001D6ED4"/>
    <w:rsid w:val="001E0AA8"/>
    <w:rsid w:val="001E1DDA"/>
    <w:rsid w:val="001E303B"/>
    <w:rsid w:val="001E332F"/>
    <w:rsid w:val="001E4A31"/>
    <w:rsid w:val="001E5890"/>
    <w:rsid w:val="001E6A1A"/>
    <w:rsid w:val="001F07D2"/>
    <w:rsid w:val="001F0879"/>
    <w:rsid w:val="001F0CD1"/>
    <w:rsid w:val="001F2028"/>
    <w:rsid w:val="001F3F2B"/>
    <w:rsid w:val="001F4A5B"/>
    <w:rsid w:val="001F5653"/>
    <w:rsid w:val="001F775D"/>
    <w:rsid w:val="0020082D"/>
    <w:rsid w:val="002019C9"/>
    <w:rsid w:val="002034FF"/>
    <w:rsid w:val="00203D9A"/>
    <w:rsid w:val="00205161"/>
    <w:rsid w:val="0020522D"/>
    <w:rsid w:val="00206D0D"/>
    <w:rsid w:val="00207AA7"/>
    <w:rsid w:val="002101CB"/>
    <w:rsid w:val="0021125C"/>
    <w:rsid w:val="0021176C"/>
    <w:rsid w:val="002124B3"/>
    <w:rsid w:val="00214244"/>
    <w:rsid w:val="00214CDA"/>
    <w:rsid w:val="002155C7"/>
    <w:rsid w:val="00216BCB"/>
    <w:rsid w:val="00217F48"/>
    <w:rsid w:val="00221753"/>
    <w:rsid w:val="00221FA0"/>
    <w:rsid w:val="00224938"/>
    <w:rsid w:val="002267DA"/>
    <w:rsid w:val="00226962"/>
    <w:rsid w:val="002279A0"/>
    <w:rsid w:val="00227F57"/>
    <w:rsid w:val="00230E73"/>
    <w:rsid w:val="00230F05"/>
    <w:rsid w:val="00230FCA"/>
    <w:rsid w:val="00232C86"/>
    <w:rsid w:val="00232E8C"/>
    <w:rsid w:val="00233E5A"/>
    <w:rsid w:val="00233E63"/>
    <w:rsid w:val="002346B4"/>
    <w:rsid w:val="002356D9"/>
    <w:rsid w:val="00235B3A"/>
    <w:rsid w:val="00235DF0"/>
    <w:rsid w:val="00236645"/>
    <w:rsid w:val="00236ACF"/>
    <w:rsid w:val="00236CAC"/>
    <w:rsid w:val="002403DA"/>
    <w:rsid w:val="00240C1D"/>
    <w:rsid w:val="00241429"/>
    <w:rsid w:val="0024471B"/>
    <w:rsid w:val="00244A53"/>
    <w:rsid w:val="00245E3D"/>
    <w:rsid w:val="002476EE"/>
    <w:rsid w:val="00247F75"/>
    <w:rsid w:val="00250C05"/>
    <w:rsid w:val="00253B68"/>
    <w:rsid w:val="00254781"/>
    <w:rsid w:val="002557BF"/>
    <w:rsid w:val="00255950"/>
    <w:rsid w:val="00260B27"/>
    <w:rsid w:val="002612BA"/>
    <w:rsid w:val="00261512"/>
    <w:rsid w:val="0026152A"/>
    <w:rsid w:val="00264FBD"/>
    <w:rsid w:val="00267375"/>
    <w:rsid w:val="00273085"/>
    <w:rsid w:val="00273A5B"/>
    <w:rsid w:val="00274BA5"/>
    <w:rsid w:val="00275BA3"/>
    <w:rsid w:val="00277EC5"/>
    <w:rsid w:val="002803F7"/>
    <w:rsid w:val="00282339"/>
    <w:rsid w:val="002833DE"/>
    <w:rsid w:val="0028494C"/>
    <w:rsid w:val="00286CE8"/>
    <w:rsid w:val="00292FE2"/>
    <w:rsid w:val="002931FC"/>
    <w:rsid w:val="002934D0"/>
    <w:rsid w:val="00293885"/>
    <w:rsid w:val="002941BD"/>
    <w:rsid w:val="00294499"/>
    <w:rsid w:val="00296A63"/>
    <w:rsid w:val="00296BEF"/>
    <w:rsid w:val="00297C92"/>
    <w:rsid w:val="002A03AF"/>
    <w:rsid w:val="002A138A"/>
    <w:rsid w:val="002A17D5"/>
    <w:rsid w:val="002A197E"/>
    <w:rsid w:val="002A1EAE"/>
    <w:rsid w:val="002A25F1"/>
    <w:rsid w:val="002A2B74"/>
    <w:rsid w:val="002A398E"/>
    <w:rsid w:val="002A4559"/>
    <w:rsid w:val="002A66FB"/>
    <w:rsid w:val="002A67B2"/>
    <w:rsid w:val="002A6AF1"/>
    <w:rsid w:val="002A78C1"/>
    <w:rsid w:val="002B2260"/>
    <w:rsid w:val="002B2E9F"/>
    <w:rsid w:val="002B3995"/>
    <w:rsid w:val="002B4E3E"/>
    <w:rsid w:val="002B517D"/>
    <w:rsid w:val="002B5E19"/>
    <w:rsid w:val="002C08FB"/>
    <w:rsid w:val="002C10CF"/>
    <w:rsid w:val="002C1AC8"/>
    <w:rsid w:val="002C5E96"/>
    <w:rsid w:val="002C5F7F"/>
    <w:rsid w:val="002C623D"/>
    <w:rsid w:val="002C64EF"/>
    <w:rsid w:val="002C7321"/>
    <w:rsid w:val="002D091C"/>
    <w:rsid w:val="002D0B5E"/>
    <w:rsid w:val="002D1B04"/>
    <w:rsid w:val="002D1B76"/>
    <w:rsid w:val="002D207C"/>
    <w:rsid w:val="002D2A4E"/>
    <w:rsid w:val="002D450D"/>
    <w:rsid w:val="002D47CD"/>
    <w:rsid w:val="002D59BA"/>
    <w:rsid w:val="002D7B25"/>
    <w:rsid w:val="002D7C40"/>
    <w:rsid w:val="002E001F"/>
    <w:rsid w:val="002E0A76"/>
    <w:rsid w:val="002E0D7F"/>
    <w:rsid w:val="002E505A"/>
    <w:rsid w:val="002E57B9"/>
    <w:rsid w:val="002E69C1"/>
    <w:rsid w:val="002E6B2E"/>
    <w:rsid w:val="002F0117"/>
    <w:rsid w:val="002F055C"/>
    <w:rsid w:val="002F1210"/>
    <w:rsid w:val="002F2E94"/>
    <w:rsid w:val="002F399F"/>
    <w:rsid w:val="002F39A3"/>
    <w:rsid w:val="002F7B3C"/>
    <w:rsid w:val="00300772"/>
    <w:rsid w:val="00300E9D"/>
    <w:rsid w:val="003021A9"/>
    <w:rsid w:val="00302630"/>
    <w:rsid w:val="0030405A"/>
    <w:rsid w:val="003047A4"/>
    <w:rsid w:val="003058CD"/>
    <w:rsid w:val="00306E8C"/>
    <w:rsid w:val="00310C53"/>
    <w:rsid w:val="00313CEC"/>
    <w:rsid w:val="00313D37"/>
    <w:rsid w:val="00314395"/>
    <w:rsid w:val="00315695"/>
    <w:rsid w:val="003176E2"/>
    <w:rsid w:val="00320059"/>
    <w:rsid w:val="00320657"/>
    <w:rsid w:val="00320D10"/>
    <w:rsid w:val="00322630"/>
    <w:rsid w:val="00323098"/>
    <w:rsid w:val="00323FE2"/>
    <w:rsid w:val="0032609D"/>
    <w:rsid w:val="0032793B"/>
    <w:rsid w:val="00330B87"/>
    <w:rsid w:val="00332135"/>
    <w:rsid w:val="00332A7C"/>
    <w:rsid w:val="0033393C"/>
    <w:rsid w:val="00334167"/>
    <w:rsid w:val="0033426D"/>
    <w:rsid w:val="003342F9"/>
    <w:rsid w:val="00334F82"/>
    <w:rsid w:val="00336665"/>
    <w:rsid w:val="00341B6C"/>
    <w:rsid w:val="003420AA"/>
    <w:rsid w:val="00344D0C"/>
    <w:rsid w:val="0034518F"/>
    <w:rsid w:val="00345E1C"/>
    <w:rsid w:val="00350FAC"/>
    <w:rsid w:val="00351506"/>
    <w:rsid w:val="00351F92"/>
    <w:rsid w:val="00353206"/>
    <w:rsid w:val="0035345F"/>
    <w:rsid w:val="00354C31"/>
    <w:rsid w:val="0036318F"/>
    <w:rsid w:val="00363ED2"/>
    <w:rsid w:val="00364122"/>
    <w:rsid w:val="00366751"/>
    <w:rsid w:val="0036729B"/>
    <w:rsid w:val="0036730D"/>
    <w:rsid w:val="003717FB"/>
    <w:rsid w:val="0037330E"/>
    <w:rsid w:val="00373C96"/>
    <w:rsid w:val="00373DF8"/>
    <w:rsid w:val="00377C28"/>
    <w:rsid w:val="003801B2"/>
    <w:rsid w:val="0038031A"/>
    <w:rsid w:val="0038073C"/>
    <w:rsid w:val="003816F4"/>
    <w:rsid w:val="00381A6F"/>
    <w:rsid w:val="00382368"/>
    <w:rsid w:val="00382503"/>
    <w:rsid w:val="00382B55"/>
    <w:rsid w:val="00383DE1"/>
    <w:rsid w:val="003843E6"/>
    <w:rsid w:val="00387270"/>
    <w:rsid w:val="00387478"/>
    <w:rsid w:val="003878EA"/>
    <w:rsid w:val="003914DB"/>
    <w:rsid w:val="00391F2B"/>
    <w:rsid w:val="00393659"/>
    <w:rsid w:val="00393F2C"/>
    <w:rsid w:val="00394BD6"/>
    <w:rsid w:val="00394C40"/>
    <w:rsid w:val="00395285"/>
    <w:rsid w:val="00395DFC"/>
    <w:rsid w:val="00395EC8"/>
    <w:rsid w:val="00397A3E"/>
    <w:rsid w:val="003A030E"/>
    <w:rsid w:val="003A145A"/>
    <w:rsid w:val="003A204B"/>
    <w:rsid w:val="003A3A59"/>
    <w:rsid w:val="003A67AB"/>
    <w:rsid w:val="003A6A7F"/>
    <w:rsid w:val="003A70DD"/>
    <w:rsid w:val="003B09AB"/>
    <w:rsid w:val="003B0C2E"/>
    <w:rsid w:val="003B1023"/>
    <w:rsid w:val="003B1881"/>
    <w:rsid w:val="003B23E1"/>
    <w:rsid w:val="003B3581"/>
    <w:rsid w:val="003B59A0"/>
    <w:rsid w:val="003B7A9D"/>
    <w:rsid w:val="003C0609"/>
    <w:rsid w:val="003C0F5A"/>
    <w:rsid w:val="003C13EF"/>
    <w:rsid w:val="003C3E44"/>
    <w:rsid w:val="003C5B9C"/>
    <w:rsid w:val="003C603F"/>
    <w:rsid w:val="003D0D0D"/>
    <w:rsid w:val="003D199E"/>
    <w:rsid w:val="003D1A50"/>
    <w:rsid w:val="003D2209"/>
    <w:rsid w:val="003D255E"/>
    <w:rsid w:val="003D3752"/>
    <w:rsid w:val="003D3CBD"/>
    <w:rsid w:val="003D4DD0"/>
    <w:rsid w:val="003D64E2"/>
    <w:rsid w:val="003D6B39"/>
    <w:rsid w:val="003D6BF1"/>
    <w:rsid w:val="003D76B7"/>
    <w:rsid w:val="003D7AA2"/>
    <w:rsid w:val="003D7D8F"/>
    <w:rsid w:val="003E09E5"/>
    <w:rsid w:val="003E1B74"/>
    <w:rsid w:val="003E34D3"/>
    <w:rsid w:val="003E3905"/>
    <w:rsid w:val="003E55BC"/>
    <w:rsid w:val="003E7D8D"/>
    <w:rsid w:val="003F07F2"/>
    <w:rsid w:val="003F36B6"/>
    <w:rsid w:val="003F3FBC"/>
    <w:rsid w:val="003F434F"/>
    <w:rsid w:val="003F7175"/>
    <w:rsid w:val="003F741B"/>
    <w:rsid w:val="003F7858"/>
    <w:rsid w:val="003F7A03"/>
    <w:rsid w:val="003F7F6F"/>
    <w:rsid w:val="00401A66"/>
    <w:rsid w:val="004024E1"/>
    <w:rsid w:val="004030BC"/>
    <w:rsid w:val="004032F1"/>
    <w:rsid w:val="0040348D"/>
    <w:rsid w:val="00405A1C"/>
    <w:rsid w:val="004063B4"/>
    <w:rsid w:val="00406B33"/>
    <w:rsid w:val="0040753F"/>
    <w:rsid w:val="00407DAD"/>
    <w:rsid w:val="00411309"/>
    <w:rsid w:val="00412A01"/>
    <w:rsid w:val="0041398A"/>
    <w:rsid w:val="0041450D"/>
    <w:rsid w:val="00414516"/>
    <w:rsid w:val="00415BAD"/>
    <w:rsid w:val="004166D3"/>
    <w:rsid w:val="00417A92"/>
    <w:rsid w:val="004203E6"/>
    <w:rsid w:val="00420782"/>
    <w:rsid w:val="00420FB7"/>
    <w:rsid w:val="0042182A"/>
    <w:rsid w:val="00422A50"/>
    <w:rsid w:val="00425849"/>
    <w:rsid w:val="00426025"/>
    <w:rsid w:val="00426DF5"/>
    <w:rsid w:val="00427808"/>
    <w:rsid w:val="004300A9"/>
    <w:rsid w:val="0043148E"/>
    <w:rsid w:val="004321A9"/>
    <w:rsid w:val="0043223A"/>
    <w:rsid w:val="00432CE9"/>
    <w:rsid w:val="00434414"/>
    <w:rsid w:val="00434B48"/>
    <w:rsid w:val="00435D39"/>
    <w:rsid w:val="004430B6"/>
    <w:rsid w:val="004438AF"/>
    <w:rsid w:val="0044410A"/>
    <w:rsid w:val="004445E2"/>
    <w:rsid w:val="00444A10"/>
    <w:rsid w:val="00445CB8"/>
    <w:rsid w:val="00446D5E"/>
    <w:rsid w:val="004472AA"/>
    <w:rsid w:val="0044736B"/>
    <w:rsid w:val="00447E06"/>
    <w:rsid w:val="004508AB"/>
    <w:rsid w:val="004519DC"/>
    <w:rsid w:val="00451CB8"/>
    <w:rsid w:val="00451E77"/>
    <w:rsid w:val="0045412D"/>
    <w:rsid w:val="0045542A"/>
    <w:rsid w:val="00464ADE"/>
    <w:rsid w:val="00466070"/>
    <w:rsid w:val="0046620B"/>
    <w:rsid w:val="00467CCB"/>
    <w:rsid w:val="00471AFA"/>
    <w:rsid w:val="00472457"/>
    <w:rsid w:val="004739C0"/>
    <w:rsid w:val="00474FD0"/>
    <w:rsid w:val="0047566C"/>
    <w:rsid w:val="00475B27"/>
    <w:rsid w:val="00476A0F"/>
    <w:rsid w:val="00482264"/>
    <w:rsid w:val="004837E9"/>
    <w:rsid w:val="00484502"/>
    <w:rsid w:val="004854C1"/>
    <w:rsid w:val="00485F10"/>
    <w:rsid w:val="00486150"/>
    <w:rsid w:val="0048654D"/>
    <w:rsid w:val="00487925"/>
    <w:rsid w:val="00490528"/>
    <w:rsid w:val="00490AC6"/>
    <w:rsid w:val="00493869"/>
    <w:rsid w:val="00494BF8"/>
    <w:rsid w:val="004A1D10"/>
    <w:rsid w:val="004A4125"/>
    <w:rsid w:val="004A5143"/>
    <w:rsid w:val="004A6096"/>
    <w:rsid w:val="004A64FA"/>
    <w:rsid w:val="004A67C7"/>
    <w:rsid w:val="004B0525"/>
    <w:rsid w:val="004B07FE"/>
    <w:rsid w:val="004B32D8"/>
    <w:rsid w:val="004B436D"/>
    <w:rsid w:val="004B53DB"/>
    <w:rsid w:val="004B5DB2"/>
    <w:rsid w:val="004B66E0"/>
    <w:rsid w:val="004B69D0"/>
    <w:rsid w:val="004B7405"/>
    <w:rsid w:val="004B7F83"/>
    <w:rsid w:val="004C033F"/>
    <w:rsid w:val="004C0A1E"/>
    <w:rsid w:val="004C0D58"/>
    <w:rsid w:val="004C18E0"/>
    <w:rsid w:val="004C389F"/>
    <w:rsid w:val="004C398E"/>
    <w:rsid w:val="004C4006"/>
    <w:rsid w:val="004C4368"/>
    <w:rsid w:val="004C51A5"/>
    <w:rsid w:val="004C5439"/>
    <w:rsid w:val="004C5CC0"/>
    <w:rsid w:val="004D1BDD"/>
    <w:rsid w:val="004D41D2"/>
    <w:rsid w:val="004D4EEA"/>
    <w:rsid w:val="004D4FAA"/>
    <w:rsid w:val="004D5C83"/>
    <w:rsid w:val="004D7671"/>
    <w:rsid w:val="004E013F"/>
    <w:rsid w:val="004E094A"/>
    <w:rsid w:val="004E203F"/>
    <w:rsid w:val="004E2A2F"/>
    <w:rsid w:val="004E387D"/>
    <w:rsid w:val="004E4633"/>
    <w:rsid w:val="004E4C19"/>
    <w:rsid w:val="004E4C2C"/>
    <w:rsid w:val="004E5839"/>
    <w:rsid w:val="004E7BB0"/>
    <w:rsid w:val="004E7F9C"/>
    <w:rsid w:val="004F19C5"/>
    <w:rsid w:val="004F2535"/>
    <w:rsid w:val="004F27BB"/>
    <w:rsid w:val="004F42FD"/>
    <w:rsid w:val="004F4B44"/>
    <w:rsid w:val="004F4D98"/>
    <w:rsid w:val="004F56C2"/>
    <w:rsid w:val="004F5AB9"/>
    <w:rsid w:val="004F6009"/>
    <w:rsid w:val="005010CD"/>
    <w:rsid w:val="00502BC4"/>
    <w:rsid w:val="005041BA"/>
    <w:rsid w:val="00505A15"/>
    <w:rsid w:val="00505F90"/>
    <w:rsid w:val="005066B0"/>
    <w:rsid w:val="00507244"/>
    <w:rsid w:val="005076A4"/>
    <w:rsid w:val="005116B0"/>
    <w:rsid w:val="00512792"/>
    <w:rsid w:val="0051419E"/>
    <w:rsid w:val="0051491A"/>
    <w:rsid w:val="00515C3E"/>
    <w:rsid w:val="0051675A"/>
    <w:rsid w:val="00516C5F"/>
    <w:rsid w:val="005221F9"/>
    <w:rsid w:val="00523637"/>
    <w:rsid w:val="005252B6"/>
    <w:rsid w:val="00525384"/>
    <w:rsid w:val="00526623"/>
    <w:rsid w:val="00526937"/>
    <w:rsid w:val="00530224"/>
    <w:rsid w:val="005309DA"/>
    <w:rsid w:val="005331AB"/>
    <w:rsid w:val="00534F0E"/>
    <w:rsid w:val="00535AA4"/>
    <w:rsid w:val="00537615"/>
    <w:rsid w:val="00541930"/>
    <w:rsid w:val="0054197D"/>
    <w:rsid w:val="00542FE3"/>
    <w:rsid w:val="00544CAE"/>
    <w:rsid w:val="00552543"/>
    <w:rsid w:val="00553A8D"/>
    <w:rsid w:val="00553F95"/>
    <w:rsid w:val="005542AD"/>
    <w:rsid w:val="0055450B"/>
    <w:rsid w:val="00554C4B"/>
    <w:rsid w:val="00554D5B"/>
    <w:rsid w:val="00557936"/>
    <w:rsid w:val="00557B9A"/>
    <w:rsid w:val="005610E2"/>
    <w:rsid w:val="0056328A"/>
    <w:rsid w:val="00564393"/>
    <w:rsid w:val="005647A2"/>
    <w:rsid w:val="00565367"/>
    <w:rsid w:val="005653E5"/>
    <w:rsid w:val="005656F2"/>
    <w:rsid w:val="0056704C"/>
    <w:rsid w:val="00570656"/>
    <w:rsid w:val="00570757"/>
    <w:rsid w:val="005737DF"/>
    <w:rsid w:val="005743C9"/>
    <w:rsid w:val="0057494A"/>
    <w:rsid w:val="005753A2"/>
    <w:rsid w:val="0057719A"/>
    <w:rsid w:val="005774D4"/>
    <w:rsid w:val="005775F2"/>
    <w:rsid w:val="0058179C"/>
    <w:rsid w:val="00581E21"/>
    <w:rsid w:val="005830DE"/>
    <w:rsid w:val="00583C12"/>
    <w:rsid w:val="0058453F"/>
    <w:rsid w:val="005847C8"/>
    <w:rsid w:val="00586B69"/>
    <w:rsid w:val="005871F8"/>
    <w:rsid w:val="00587CEF"/>
    <w:rsid w:val="0059094A"/>
    <w:rsid w:val="00590A52"/>
    <w:rsid w:val="005922AF"/>
    <w:rsid w:val="0059259E"/>
    <w:rsid w:val="00593A79"/>
    <w:rsid w:val="0059406C"/>
    <w:rsid w:val="00594789"/>
    <w:rsid w:val="00596CC8"/>
    <w:rsid w:val="005976CF"/>
    <w:rsid w:val="005A0376"/>
    <w:rsid w:val="005A1BE5"/>
    <w:rsid w:val="005A72FE"/>
    <w:rsid w:val="005A7CD8"/>
    <w:rsid w:val="005A7E59"/>
    <w:rsid w:val="005B2589"/>
    <w:rsid w:val="005B28FF"/>
    <w:rsid w:val="005B45CC"/>
    <w:rsid w:val="005B5287"/>
    <w:rsid w:val="005B5AE4"/>
    <w:rsid w:val="005C0764"/>
    <w:rsid w:val="005C07F1"/>
    <w:rsid w:val="005C0F81"/>
    <w:rsid w:val="005C1DB1"/>
    <w:rsid w:val="005C1F20"/>
    <w:rsid w:val="005C3CB1"/>
    <w:rsid w:val="005C4B22"/>
    <w:rsid w:val="005C6C05"/>
    <w:rsid w:val="005D1D7E"/>
    <w:rsid w:val="005D238E"/>
    <w:rsid w:val="005D26E2"/>
    <w:rsid w:val="005D2CE4"/>
    <w:rsid w:val="005D31AF"/>
    <w:rsid w:val="005D4CDF"/>
    <w:rsid w:val="005E0AF1"/>
    <w:rsid w:val="005E0CF7"/>
    <w:rsid w:val="005E38C5"/>
    <w:rsid w:val="005E3BDA"/>
    <w:rsid w:val="005E428D"/>
    <w:rsid w:val="005E575D"/>
    <w:rsid w:val="005E60D3"/>
    <w:rsid w:val="005E62C9"/>
    <w:rsid w:val="005E7092"/>
    <w:rsid w:val="005E75FC"/>
    <w:rsid w:val="005F096B"/>
    <w:rsid w:val="005F15E3"/>
    <w:rsid w:val="005F42FA"/>
    <w:rsid w:val="005F5E16"/>
    <w:rsid w:val="005F5FE6"/>
    <w:rsid w:val="005F64F9"/>
    <w:rsid w:val="005F66E6"/>
    <w:rsid w:val="005F7570"/>
    <w:rsid w:val="00600B2D"/>
    <w:rsid w:val="006020A6"/>
    <w:rsid w:val="0060513E"/>
    <w:rsid w:val="00605574"/>
    <w:rsid w:val="0060613B"/>
    <w:rsid w:val="006066FB"/>
    <w:rsid w:val="00607596"/>
    <w:rsid w:val="006075D1"/>
    <w:rsid w:val="0061149F"/>
    <w:rsid w:val="00611BBC"/>
    <w:rsid w:val="00611ECF"/>
    <w:rsid w:val="00612553"/>
    <w:rsid w:val="006135B2"/>
    <w:rsid w:val="0061372A"/>
    <w:rsid w:val="00613F13"/>
    <w:rsid w:val="00615709"/>
    <w:rsid w:val="0062144D"/>
    <w:rsid w:val="00621F77"/>
    <w:rsid w:val="00622190"/>
    <w:rsid w:val="00622C71"/>
    <w:rsid w:val="00625040"/>
    <w:rsid w:val="0062591F"/>
    <w:rsid w:val="00625BF6"/>
    <w:rsid w:val="0062634E"/>
    <w:rsid w:val="00626F81"/>
    <w:rsid w:val="0062718E"/>
    <w:rsid w:val="00627E25"/>
    <w:rsid w:val="00630539"/>
    <w:rsid w:val="00631393"/>
    <w:rsid w:val="00631518"/>
    <w:rsid w:val="00632795"/>
    <w:rsid w:val="00632862"/>
    <w:rsid w:val="00633735"/>
    <w:rsid w:val="00634334"/>
    <w:rsid w:val="006349BD"/>
    <w:rsid w:val="00635985"/>
    <w:rsid w:val="00635EA8"/>
    <w:rsid w:val="00636432"/>
    <w:rsid w:val="00636EC6"/>
    <w:rsid w:val="00637B3C"/>
    <w:rsid w:val="0064096A"/>
    <w:rsid w:val="00640E3F"/>
    <w:rsid w:val="00643ABC"/>
    <w:rsid w:val="00644B78"/>
    <w:rsid w:val="0064571B"/>
    <w:rsid w:val="00647B80"/>
    <w:rsid w:val="00650A97"/>
    <w:rsid w:val="00650D14"/>
    <w:rsid w:val="00650D77"/>
    <w:rsid w:val="00652AE9"/>
    <w:rsid w:val="00654C45"/>
    <w:rsid w:val="00656B28"/>
    <w:rsid w:val="006617B5"/>
    <w:rsid w:val="00662D47"/>
    <w:rsid w:val="00663A43"/>
    <w:rsid w:val="00664473"/>
    <w:rsid w:val="00665904"/>
    <w:rsid w:val="006670BC"/>
    <w:rsid w:val="00670EC0"/>
    <w:rsid w:val="00670F4C"/>
    <w:rsid w:val="006714C0"/>
    <w:rsid w:val="00671C09"/>
    <w:rsid w:val="00673082"/>
    <w:rsid w:val="00673952"/>
    <w:rsid w:val="0067462C"/>
    <w:rsid w:val="006778BF"/>
    <w:rsid w:val="0068043C"/>
    <w:rsid w:val="0068285F"/>
    <w:rsid w:val="00683806"/>
    <w:rsid w:val="00685E09"/>
    <w:rsid w:val="0069139C"/>
    <w:rsid w:val="006919AF"/>
    <w:rsid w:val="00692A1A"/>
    <w:rsid w:val="00692C14"/>
    <w:rsid w:val="00694519"/>
    <w:rsid w:val="0069476F"/>
    <w:rsid w:val="006951E7"/>
    <w:rsid w:val="00697631"/>
    <w:rsid w:val="00697DEA"/>
    <w:rsid w:val="006A05E7"/>
    <w:rsid w:val="006A1204"/>
    <w:rsid w:val="006A1BD3"/>
    <w:rsid w:val="006A21C0"/>
    <w:rsid w:val="006A2D3F"/>
    <w:rsid w:val="006A3530"/>
    <w:rsid w:val="006A49A1"/>
    <w:rsid w:val="006A5899"/>
    <w:rsid w:val="006B0744"/>
    <w:rsid w:val="006B11E9"/>
    <w:rsid w:val="006B16FE"/>
    <w:rsid w:val="006B1BDA"/>
    <w:rsid w:val="006B2228"/>
    <w:rsid w:val="006B2A25"/>
    <w:rsid w:val="006B4389"/>
    <w:rsid w:val="006B6537"/>
    <w:rsid w:val="006B6C1B"/>
    <w:rsid w:val="006B7282"/>
    <w:rsid w:val="006B7C46"/>
    <w:rsid w:val="006C0104"/>
    <w:rsid w:val="006C0229"/>
    <w:rsid w:val="006C163A"/>
    <w:rsid w:val="006C1DF6"/>
    <w:rsid w:val="006C317B"/>
    <w:rsid w:val="006C4CE1"/>
    <w:rsid w:val="006C6C82"/>
    <w:rsid w:val="006D0268"/>
    <w:rsid w:val="006D26DC"/>
    <w:rsid w:val="006D2A71"/>
    <w:rsid w:val="006D2AD6"/>
    <w:rsid w:val="006D4979"/>
    <w:rsid w:val="006D4C0C"/>
    <w:rsid w:val="006D526F"/>
    <w:rsid w:val="006D573E"/>
    <w:rsid w:val="006D5AA6"/>
    <w:rsid w:val="006D5D66"/>
    <w:rsid w:val="006D616F"/>
    <w:rsid w:val="006D7A53"/>
    <w:rsid w:val="006E04C6"/>
    <w:rsid w:val="006E05A2"/>
    <w:rsid w:val="006E0CD8"/>
    <w:rsid w:val="006E169D"/>
    <w:rsid w:val="006E181F"/>
    <w:rsid w:val="006E37B7"/>
    <w:rsid w:val="006E4874"/>
    <w:rsid w:val="006E7930"/>
    <w:rsid w:val="006E7BAA"/>
    <w:rsid w:val="006F037F"/>
    <w:rsid w:val="006F101A"/>
    <w:rsid w:val="006F43F1"/>
    <w:rsid w:val="006F4CC7"/>
    <w:rsid w:val="006F62FF"/>
    <w:rsid w:val="006F6C39"/>
    <w:rsid w:val="006F714A"/>
    <w:rsid w:val="006F743B"/>
    <w:rsid w:val="006F7C35"/>
    <w:rsid w:val="0070033D"/>
    <w:rsid w:val="0070143A"/>
    <w:rsid w:val="00701882"/>
    <w:rsid w:val="0070215D"/>
    <w:rsid w:val="007023C6"/>
    <w:rsid w:val="007035AA"/>
    <w:rsid w:val="00703F3A"/>
    <w:rsid w:val="00704267"/>
    <w:rsid w:val="00704295"/>
    <w:rsid w:val="00706196"/>
    <w:rsid w:val="00706AA7"/>
    <w:rsid w:val="00706B4C"/>
    <w:rsid w:val="00707F3F"/>
    <w:rsid w:val="00710940"/>
    <w:rsid w:val="00711D68"/>
    <w:rsid w:val="007126CE"/>
    <w:rsid w:val="00713190"/>
    <w:rsid w:val="0071644E"/>
    <w:rsid w:val="007217C9"/>
    <w:rsid w:val="00721E35"/>
    <w:rsid w:val="00722301"/>
    <w:rsid w:val="007226E0"/>
    <w:rsid w:val="0072315F"/>
    <w:rsid w:val="00723399"/>
    <w:rsid w:val="00724E8D"/>
    <w:rsid w:val="00726497"/>
    <w:rsid w:val="007273BC"/>
    <w:rsid w:val="00730F43"/>
    <w:rsid w:val="007321EA"/>
    <w:rsid w:val="00732DCC"/>
    <w:rsid w:val="00733A6E"/>
    <w:rsid w:val="0073652D"/>
    <w:rsid w:val="0073715E"/>
    <w:rsid w:val="00740150"/>
    <w:rsid w:val="00740654"/>
    <w:rsid w:val="00741710"/>
    <w:rsid w:val="00743DEB"/>
    <w:rsid w:val="00745647"/>
    <w:rsid w:val="0074578A"/>
    <w:rsid w:val="00746056"/>
    <w:rsid w:val="007460FE"/>
    <w:rsid w:val="00746371"/>
    <w:rsid w:val="007467BD"/>
    <w:rsid w:val="007469DC"/>
    <w:rsid w:val="00747A00"/>
    <w:rsid w:val="00751F35"/>
    <w:rsid w:val="00752CA3"/>
    <w:rsid w:val="00757234"/>
    <w:rsid w:val="007573A5"/>
    <w:rsid w:val="0075750F"/>
    <w:rsid w:val="0075755B"/>
    <w:rsid w:val="00760290"/>
    <w:rsid w:val="00760AE9"/>
    <w:rsid w:val="007642E4"/>
    <w:rsid w:val="00767038"/>
    <w:rsid w:val="00771561"/>
    <w:rsid w:val="00772608"/>
    <w:rsid w:val="0077361F"/>
    <w:rsid w:val="00773865"/>
    <w:rsid w:val="00775C43"/>
    <w:rsid w:val="0077677D"/>
    <w:rsid w:val="00782074"/>
    <w:rsid w:val="007822DA"/>
    <w:rsid w:val="007833EE"/>
    <w:rsid w:val="00783963"/>
    <w:rsid w:val="00784DB5"/>
    <w:rsid w:val="00784F19"/>
    <w:rsid w:val="007856A6"/>
    <w:rsid w:val="007856C3"/>
    <w:rsid w:val="00785C61"/>
    <w:rsid w:val="00786E1E"/>
    <w:rsid w:val="00791DEA"/>
    <w:rsid w:val="00792014"/>
    <w:rsid w:val="007920B5"/>
    <w:rsid w:val="00793267"/>
    <w:rsid w:val="00793A0C"/>
    <w:rsid w:val="00794783"/>
    <w:rsid w:val="00797C88"/>
    <w:rsid w:val="007A11E2"/>
    <w:rsid w:val="007A36F5"/>
    <w:rsid w:val="007A489C"/>
    <w:rsid w:val="007A5B6B"/>
    <w:rsid w:val="007A6D21"/>
    <w:rsid w:val="007B2072"/>
    <w:rsid w:val="007B611D"/>
    <w:rsid w:val="007B6721"/>
    <w:rsid w:val="007B7CD6"/>
    <w:rsid w:val="007B7F37"/>
    <w:rsid w:val="007C03F2"/>
    <w:rsid w:val="007C1C91"/>
    <w:rsid w:val="007C32B2"/>
    <w:rsid w:val="007C391F"/>
    <w:rsid w:val="007C408D"/>
    <w:rsid w:val="007C4BBC"/>
    <w:rsid w:val="007C5902"/>
    <w:rsid w:val="007C62E9"/>
    <w:rsid w:val="007C6EE3"/>
    <w:rsid w:val="007C772F"/>
    <w:rsid w:val="007C7A04"/>
    <w:rsid w:val="007D005C"/>
    <w:rsid w:val="007D2131"/>
    <w:rsid w:val="007D28F3"/>
    <w:rsid w:val="007D2B24"/>
    <w:rsid w:val="007E1749"/>
    <w:rsid w:val="007E25A1"/>
    <w:rsid w:val="007E2867"/>
    <w:rsid w:val="007E2A18"/>
    <w:rsid w:val="007E31CF"/>
    <w:rsid w:val="007E3900"/>
    <w:rsid w:val="007E3B97"/>
    <w:rsid w:val="007E618B"/>
    <w:rsid w:val="007E61F9"/>
    <w:rsid w:val="007F0622"/>
    <w:rsid w:val="007F0A66"/>
    <w:rsid w:val="007F147F"/>
    <w:rsid w:val="007F1B65"/>
    <w:rsid w:val="007F2E4C"/>
    <w:rsid w:val="007F3CC7"/>
    <w:rsid w:val="007F458B"/>
    <w:rsid w:val="007F4D56"/>
    <w:rsid w:val="007F4EC4"/>
    <w:rsid w:val="00800E39"/>
    <w:rsid w:val="008020BC"/>
    <w:rsid w:val="008046F6"/>
    <w:rsid w:val="00804BF4"/>
    <w:rsid w:val="008051DD"/>
    <w:rsid w:val="008052CC"/>
    <w:rsid w:val="00805FE7"/>
    <w:rsid w:val="00806866"/>
    <w:rsid w:val="00806B83"/>
    <w:rsid w:val="008071B7"/>
    <w:rsid w:val="0081366B"/>
    <w:rsid w:val="00813740"/>
    <w:rsid w:val="00813743"/>
    <w:rsid w:val="008139DF"/>
    <w:rsid w:val="00813FE6"/>
    <w:rsid w:val="008144E1"/>
    <w:rsid w:val="0081755D"/>
    <w:rsid w:val="00817E98"/>
    <w:rsid w:val="0082103B"/>
    <w:rsid w:val="00821722"/>
    <w:rsid w:val="0082188A"/>
    <w:rsid w:val="00823880"/>
    <w:rsid w:val="00823BA8"/>
    <w:rsid w:val="00825170"/>
    <w:rsid w:val="00832235"/>
    <w:rsid w:val="00835590"/>
    <w:rsid w:val="0083648A"/>
    <w:rsid w:val="00837AE1"/>
    <w:rsid w:val="00837C02"/>
    <w:rsid w:val="00842B4D"/>
    <w:rsid w:val="0084302C"/>
    <w:rsid w:val="00843D0B"/>
    <w:rsid w:val="00844332"/>
    <w:rsid w:val="008452AD"/>
    <w:rsid w:val="0084579E"/>
    <w:rsid w:val="00845ADE"/>
    <w:rsid w:val="00845D61"/>
    <w:rsid w:val="008460A4"/>
    <w:rsid w:val="008514E0"/>
    <w:rsid w:val="008519F8"/>
    <w:rsid w:val="00851A6C"/>
    <w:rsid w:val="008527F9"/>
    <w:rsid w:val="0085493A"/>
    <w:rsid w:val="00854CC8"/>
    <w:rsid w:val="00854D1C"/>
    <w:rsid w:val="00854DEA"/>
    <w:rsid w:val="0085540E"/>
    <w:rsid w:val="00856341"/>
    <w:rsid w:val="008611F2"/>
    <w:rsid w:val="00865981"/>
    <w:rsid w:val="0087412F"/>
    <w:rsid w:val="00875C30"/>
    <w:rsid w:val="00876903"/>
    <w:rsid w:val="0088020A"/>
    <w:rsid w:val="0088028E"/>
    <w:rsid w:val="0088041C"/>
    <w:rsid w:val="008805D2"/>
    <w:rsid w:val="00881409"/>
    <w:rsid w:val="00881544"/>
    <w:rsid w:val="008833A5"/>
    <w:rsid w:val="0088351F"/>
    <w:rsid w:val="00884101"/>
    <w:rsid w:val="00885290"/>
    <w:rsid w:val="00886BCF"/>
    <w:rsid w:val="008872B9"/>
    <w:rsid w:val="00887BD0"/>
    <w:rsid w:val="00887F0D"/>
    <w:rsid w:val="008904DF"/>
    <w:rsid w:val="00894137"/>
    <w:rsid w:val="0089508E"/>
    <w:rsid w:val="00895754"/>
    <w:rsid w:val="00895CA6"/>
    <w:rsid w:val="0089652E"/>
    <w:rsid w:val="008965FA"/>
    <w:rsid w:val="008971AD"/>
    <w:rsid w:val="008A0975"/>
    <w:rsid w:val="008A1374"/>
    <w:rsid w:val="008A24BD"/>
    <w:rsid w:val="008A2975"/>
    <w:rsid w:val="008A2B0F"/>
    <w:rsid w:val="008A2B31"/>
    <w:rsid w:val="008A3C15"/>
    <w:rsid w:val="008A72C7"/>
    <w:rsid w:val="008B01D5"/>
    <w:rsid w:val="008B186F"/>
    <w:rsid w:val="008B1F51"/>
    <w:rsid w:val="008B3A65"/>
    <w:rsid w:val="008B3DDF"/>
    <w:rsid w:val="008B3E6E"/>
    <w:rsid w:val="008B56CF"/>
    <w:rsid w:val="008B5976"/>
    <w:rsid w:val="008B5EDA"/>
    <w:rsid w:val="008B7784"/>
    <w:rsid w:val="008B7AA0"/>
    <w:rsid w:val="008B7B83"/>
    <w:rsid w:val="008B7BB7"/>
    <w:rsid w:val="008C20B3"/>
    <w:rsid w:val="008C2DAC"/>
    <w:rsid w:val="008C4079"/>
    <w:rsid w:val="008C46E8"/>
    <w:rsid w:val="008C4750"/>
    <w:rsid w:val="008C5A77"/>
    <w:rsid w:val="008C5D86"/>
    <w:rsid w:val="008C6057"/>
    <w:rsid w:val="008C6AB9"/>
    <w:rsid w:val="008C6BB7"/>
    <w:rsid w:val="008C73FD"/>
    <w:rsid w:val="008C786D"/>
    <w:rsid w:val="008D32F4"/>
    <w:rsid w:val="008D442A"/>
    <w:rsid w:val="008D5EB2"/>
    <w:rsid w:val="008D5FF1"/>
    <w:rsid w:val="008D640C"/>
    <w:rsid w:val="008D6BE2"/>
    <w:rsid w:val="008D73CE"/>
    <w:rsid w:val="008E30E4"/>
    <w:rsid w:val="008E3E2A"/>
    <w:rsid w:val="008E4FAA"/>
    <w:rsid w:val="008E651B"/>
    <w:rsid w:val="008E6C69"/>
    <w:rsid w:val="008E758A"/>
    <w:rsid w:val="008F2168"/>
    <w:rsid w:val="008F3198"/>
    <w:rsid w:val="008F440A"/>
    <w:rsid w:val="008F44F3"/>
    <w:rsid w:val="008F46C8"/>
    <w:rsid w:val="008F4DE5"/>
    <w:rsid w:val="008F52BC"/>
    <w:rsid w:val="008F589C"/>
    <w:rsid w:val="009004EC"/>
    <w:rsid w:val="00902491"/>
    <w:rsid w:val="009052E2"/>
    <w:rsid w:val="0090628D"/>
    <w:rsid w:val="00906444"/>
    <w:rsid w:val="00906A49"/>
    <w:rsid w:val="00910D67"/>
    <w:rsid w:val="00911585"/>
    <w:rsid w:val="00911657"/>
    <w:rsid w:val="00911B8A"/>
    <w:rsid w:val="00912684"/>
    <w:rsid w:val="00913AE4"/>
    <w:rsid w:val="00913B38"/>
    <w:rsid w:val="0091462F"/>
    <w:rsid w:val="00914AA9"/>
    <w:rsid w:val="0091539C"/>
    <w:rsid w:val="00916C00"/>
    <w:rsid w:val="00920B9C"/>
    <w:rsid w:val="009215C7"/>
    <w:rsid w:val="00925969"/>
    <w:rsid w:val="00927EBF"/>
    <w:rsid w:val="009312DB"/>
    <w:rsid w:val="009325DC"/>
    <w:rsid w:val="00933071"/>
    <w:rsid w:val="0093321E"/>
    <w:rsid w:val="009332A1"/>
    <w:rsid w:val="00933762"/>
    <w:rsid w:val="00933A6E"/>
    <w:rsid w:val="009364F0"/>
    <w:rsid w:val="00936DF1"/>
    <w:rsid w:val="00942E4E"/>
    <w:rsid w:val="0094329C"/>
    <w:rsid w:val="00944A99"/>
    <w:rsid w:val="009464AD"/>
    <w:rsid w:val="00946A98"/>
    <w:rsid w:val="00947194"/>
    <w:rsid w:val="00951B03"/>
    <w:rsid w:val="009521BC"/>
    <w:rsid w:val="00952A03"/>
    <w:rsid w:val="00952C5D"/>
    <w:rsid w:val="00953446"/>
    <w:rsid w:val="00954755"/>
    <w:rsid w:val="009561A0"/>
    <w:rsid w:val="0095745E"/>
    <w:rsid w:val="00957BA8"/>
    <w:rsid w:val="0096100D"/>
    <w:rsid w:val="00961DE8"/>
    <w:rsid w:val="00965EF7"/>
    <w:rsid w:val="009661F4"/>
    <w:rsid w:val="0096736B"/>
    <w:rsid w:val="009710D3"/>
    <w:rsid w:val="0097274C"/>
    <w:rsid w:val="00974457"/>
    <w:rsid w:val="0097572B"/>
    <w:rsid w:val="00975CDA"/>
    <w:rsid w:val="0097760D"/>
    <w:rsid w:val="009811A8"/>
    <w:rsid w:val="0098217A"/>
    <w:rsid w:val="009847B9"/>
    <w:rsid w:val="00986A7C"/>
    <w:rsid w:val="00991201"/>
    <w:rsid w:val="00992816"/>
    <w:rsid w:val="009933D3"/>
    <w:rsid w:val="00994321"/>
    <w:rsid w:val="00994492"/>
    <w:rsid w:val="009949A7"/>
    <w:rsid w:val="00995D40"/>
    <w:rsid w:val="00996B12"/>
    <w:rsid w:val="00996EA0"/>
    <w:rsid w:val="0099735E"/>
    <w:rsid w:val="009977AF"/>
    <w:rsid w:val="00997BBB"/>
    <w:rsid w:val="009A09ED"/>
    <w:rsid w:val="009A4878"/>
    <w:rsid w:val="009A4B38"/>
    <w:rsid w:val="009A58ED"/>
    <w:rsid w:val="009A5920"/>
    <w:rsid w:val="009B2F7E"/>
    <w:rsid w:val="009B3180"/>
    <w:rsid w:val="009B3253"/>
    <w:rsid w:val="009B451C"/>
    <w:rsid w:val="009B51D2"/>
    <w:rsid w:val="009B5EFB"/>
    <w:rsid w:val="009B5FFA"/>
    <w:rsid w:val="009B65C5"/>
    <w:rsid w:val="009B7CCE"/>
    <w:rsid w:val="009C0AF4"/>
    <w:rsid w:val="009C1AEC"/>
    <w:rsid w:val="009C26B7"/>
    <w:rsid w:val="009C5D6F"/>
    <w:rsid w:val="009C715F"/>
    <w:rsid w:val="009D0906"/>
    <w:rsid w:val="009D09A6"/>
    <w:rsid w:val="009D1448"/>
    <w:rsid w:val="009D1491"/>
    <w:rsid w:val="009D31E2"/>
    <w:rsid w:val="009D32FD"/>
    <w:rsid w:val="009D345C"/>
    <w:rsid w:val="009D4D08"/>
    <w:rsid w:val="009D64F8"/>
    <w:rsid w:val="009E07CA"/>
    <w:rsid w:val="009E10DC"/>
    <w:rsid w:val="009E1522"/>
    <w:rsid w:val="009E2502"/>
    <w:rsid w:val="009E47F9"/>
    <w:rsid w:val="009E4EDA"/>
    <w:rsid w:val="009E7278"/>
    <w:rsid w:val="009F04B4"/>
    <w:rsid w:val="009F0768"/>
    <w:rsid w:val="009F0B34"/>
    <w:rsid w:val="009F0CF3"/>
    <w:rsid w:val="009F0F10"/>
    <w:rsid w:val="009F10E9"/>
    <w:rsid w:val="009F20E9"/>
    <w:rsid w:val="009F22F2"/>
    <w:rsid w:val="009F3582"/>
    <w:rsid w:val="009F44D8"/>
    <w:rsid w:val="009F6D7B"/>
    <w:rsid w:val="009F79A1"/>
    <w:rsid w:val="00A004BE"/>
    <w:rsid w:val="00A00CEA"/>
    <w:rsid w:val="00A02332"/>
    <w:rsid w:val="00A02A46"/>
    <w:rsid w:val="00A04F77"/>
    <w:rsid w:val="00A0544C"/>
    <w:rsid w:val="00A066B4"/>
    <w:rsid w:val="00A07B20"/>
    <w:rsid w:val="00A10B51"/>
    <w:rsid w:val="00A13894"/>
    <w:rsid w:val="00A14F8A"/>
    <w:rsid w:val="00A15E0B"/>
    <w:rsid w:val="00A16F90"/>
    <w:rsid w:val="00A200DA"/>
    <w:rsid w:val="00A2232D"/>
    <w:rsid w:val="00A247DC"/>
    <w:rsid w:val="00A24D64"/>
    <w:rsid w:val="00A25450"/>
    <w:rsid w:val="00A25E76"/>
    <w:rsid w:val="00A262E1"/>
    <w:rsid w:val="00A26BB8"/>
    <w:rsid w:val="00A27256"/>
    <w:rsid w:val="00A27BCC"/>
    <w:rsid w:val="00A27CE1"/>
    <w:rsid w:val="00A27D2A"/>
    <w:rsid w:val="00A30157"/>
    <w:rsid w:val="00A30FEC"/>
    <w:rsid w:val="00A31745"/>
    <w:rsid w:val="00A32CA4"/>
    <w:rsid w:val="00A331F9"/>
    <w:rsid w:val="00A34BFB"/>
    <w:rsid w:val="00A36C2F"/>
    <w:rsid w:val="00A37D5E"/>
    <w:rsid w:val="00A415C2"/>
    <w:rsid w:val="00A42927"/>
    <w:rsid w:val="00A42F9A"/>
    <w:rsid w:val="00A4545C"/>
    <w:rsid w:val="00A46BDC"/>
    <w:rsid w:val="00A47254"/>
    <w:rsid w:val="00A5032E"/>
    <w:rsid w:val="00A51D9B"/>
    <w:rsid w:val="00A53105"/>
    <w:rsid w:val="00A54C56"/>
    <w:rsid w:val="00A55581"/>
    <w:rsid w:val="00A55725"/>
    <w:rsid w:val="00A55B00"/>
    <w:rsid w:val="00A562E6"/>
    <w:rsid w:val="00A606BF"/>
    <w:rsid w:val="00A61035"/>
    <w:rsid w:val="00A61079"/>
    <w:rsid w:val="00A61081"/>
    <w:rsid w:val="00A631DA"/>
    <w:rsid w:val="00A63F4A"/>
    <w:rsid w:val="00A66338"/>
    <w:rsid w:val="00A704CB"/>
    <w:rsid w:val="00A70EA0"/>
    <w:rsid w:val="00A70F20"/>
    <w:rsid w:val="00A71B7A"/>
    <w:rsid w:val="00A72B8C"/>
    <w:rsid w:val="00A737CC"/>
    <w:rsid w:val="00A73CA9"/>
    <w:rsid w:val="00A7663B"/>
    <w:rsid w:val="00A768AC"/>
    <w:rsid w:val="00A81B74"/>
    <w:rsid w:val="00A837A3"/>
    <w:rsid w:val="00A84207"/>
    <w:rsid w:val="00A850E9"/>
    <w:rsid w:val="00A8518F"/>
    <w:rsid w:val="00A854C9"/>
    <w:rsid w:val="00A87EDC"/>
    <w:rsid w:val="00A9296A"/>
    <w:rsid w:val="00A93226"/>
    <w:rsid w:val="00A93E1F"/>
    <w:rsid w:val="00A94D9B"/>
    <w:rsid w:val="00A94DA7"/>
    <w:rsid w:val="00A977FD"/>
    <w:rsid w:val="00A97E6B"/>
    <w:rsid w:val="00A97E9E"/>
    <w:rsid w:val="00AA053E"/>
    <w:rsid w:val="00AA0912"/>
    <w:rsid w:val="00AA178D"/>
    <w:rsid w:val="00AA1CA5"/>
    <w:rsid w:val="00AA34F9"/>
    <w:rsid w:val="00AA537B"/>
    <w:rsid w:val="00AA63E4"/>
    <w:rsid w:val="00AA6B0A"/>
    <w:rsid w:val="00AA70E3"/>
    <w:rsid w:val="00AA794B"/>
    <w:rsid w:val="00AA7D92"/>
    <w:rsid w:val="00AB0573"/>
    <w:rsid w:val="00AB16D5"/>
    <w:rsid w:val="00AB27B0"/>
    <w:rsid w:val="00AB33C7"/>
    <w:rsid w:val="00AB41E6"/>
    <w:rsid w:val="00AB6D35"/>
    <w:rsid w:val="00AB7EB5"/>
    <w:rsid w:val="00AC03C3"/>
    <w:rsid w:val="00AC36A4"/>
    <w:rsid w:val="00AC5A2B"/>
    <w:rsid w:val="00AC5DD6"/>
    <w:rsid w:val="00AD1BD2"/>
    <w:rsid w:val="00AD1D0B"/>
    <w:rsid w:val="00AD550E"/>
    <w:rsid w:val="00AD6243"/>
    <w:rsid w:val="00AD6466"/>
    <w:rsid w:val="00AD7644"/>
    <w:rsid w:val="00AE0024"/>
    <w:rsid w:val="00AE0EB7"/>
    <w:rsid w:val="00AE0F00"/>
    <w:rsid w:val="00AE18C6"/>
    <w:rsid w:val="00AE1F46"/>
    <w:rsid w:val="00AE294B"/>
    <w:rsid w:val="00AE2997"/>
    <w:rsid w:val="00AE2FEB"/>
    <w:rsid w:val="00AE401A"/>
    <w:rsid w:val="00AE6762"/>
    <w:rsid w:val="00AF19CA"/>
    <w:rsid w:val="00AF27B0"/>
    <w:rsid w:val="00AF3FBB"/>
    <w:rsid w:val="00AF4647"/>
    <w:rsid w:val="00AF4EEF"/>
    <w:rsid w:val="00AF5727"/>
    <w:rsid w:val="00AF6EB9"/>
    <w:rsid w:val="00B007E0"/>
    <w:rsid w:val="00B016FD"/>
    <w:rsid w:val="00B01B30"/>
    <w:rsid w:val="00B0209C"/>
    <w:rsid w:val="00B02117"/>
    <w:rsid w:val="00B02420"/>
    <w:rsid w:val="00B03195"/>
    <w:rsid w:val="00B03278"/>
    <w:rsid w:val="00B03336"/>
    <w:rsid w:val="00B03DDD"/>
    <w:rsid w:val="00B052EB"/>
    <w:rsid w:val="00B05CEF"/>
    <w:rsid w:val="00B074A5"/>
    <w:rsid w:val="00B107B8"/>
    <w:rsid w:val="00B10AB7"/>
    <w:rsid w:val="00B12704"/>
    <w:rsid w:val="00B129C5"/>
    <w:rsid w:val="00B13524"/>
    <w:rsid w:val="00B135AF"/>
    <w:rsid w:val="00B1395B"/>
    <w:rsid w:val="00B14791"/>
    <w:rsid w:val="00B15485"/>
    <w:rsid w:val="00B156B5"/>
    <w:rsid w:val="00B17182"/>
    <w:rsid w:val="00B179C1"/>
    <w:rsid w:val="00B17BC7"/>
    <w:rsid w:val="00B24777"/>
    <w:rsid w:val="00B265BA"/>
    <w:rsid w:val="00B27238"/>
    <w:rsid w:val="00B27E44"/>
    <w:rsid w:val="00B300E1"/>
    <w:rsid w:val="00B307DF"/>
    <w:rsid w:val="00B31BCB"/>
    <w:rsid w:val="00B32750"/>
    <w:rsid w:val="00B3278D"/>
    <w:rsid w:val="00B34309"/>
    <w:rsid w:val="00B35E8F"/>
    <w:rsid w:val="00B4058B"/>
    <w:rsid w:val="00B40AB9"/>
    <w:rsid w:val="00B40C55"/>
    <w:rsid w:val="00B416AD"/>
    <w:rsid w:val="00B422EE"/>
    <w:rsid w:val="00B42F4E"/>
    <w:rsid w:val="00B4389E"/>
    <w:rsid w:val="00B4398F"/>
    <w:rsid w:val="00B43D57"/>
    <w:rsid w:val="00B44FAF"/>
    <w:rsid w:val="00B4535E"/>
    <w:rsid w:val="00B459FC"/>
    <w:rsid w:val="00B46623"/>
    <w:rsid w:val="00B471F1"/>
    <w:rsid w:val="00B5006C"/>
    <w:rsid w:val="00B50A45"/>
    <w:rsid w:val="00B543AF"/>
    <w:rsid w:val="00B54684"/>
    <w:rsid w:val="00B54B1D"/>
    <w:rsid w:val="00B5728E"/>
    <w:rsid w:val="00B602C6"/>
    <w:rsid w:val="00B61A0D"/>
    <w:rsid w:val="00B622FD"/>
    <w:rsid w:val="00B62911"/>
    <w:rsid w:val="00B62CA7"/>
    <w:rsid w:val="00B63310"/>
    <w:rsid w:val="00B65A56"/>
    <w:rsid w:val="00B65E85"/>
    <w:rsid w:val="00B664E9"/>
    <w:rsid w:val="00B664F4"/>
    <w:rsid w:val="00B66DF8"/>
    <w:rsid w:val="00B67939"/>
    <w:rsid w:val="00B67E38"/>
    <w:rsid w:val="00B744C6"/>
    <w:rsid w:val="00B74CF0"/>
    <w:rsid w:val="00B7681C"/>
    <w:rsid w:val="00B76A52"/>
    <w:rsid w:val="00B77846"/>
    <w:rsid w:val="00B778C9"/>
    <w:rsid w:val="00B8109C"/>
    <w:rsid w:val="00B813DB"/>
    <w:rsid w:val="00B82898"/>
    <w:rsid w:val="00B82933"/>
    <w:rsid w:val="00B83B96"/>
    <w:rsid w:val="00B85ABC"/>
    <w:rsid w:val="00B87FBC"/>
    <w:rsid w:val="00B90928"/>
    <w:rsid w:val="00B90BD1"/>
    <w:rsid w:val="00B91254"/>
    <w:rsid w:val="00B91A4C"/>
    <w:rsid w:val="00B92200"/>
    <w:rsid w:val="00B9323B"/>
    <w:rsid w:val="00B940C4"/>
    <w:rsid w:val="00B9481E"/>
    <w:rsid w:val="00B94DF4"/>
    <w:rsid w:val="00B95D1C"/>
    <w:rsid w:val="00B965EF"/>
    <w:rsid w:val="00BA0F35"/>
    <w:rsid w:val="00BA1E7F"/>
    <w:rsid w:val="00BA2BC4"/>
    <w:rsid w:val="00BA6EAC"/>
    <w:rsid w:val="00BA7F37"/>
    <w:rsid w:val="00BB0EA5"/>
    <w:rsid w:val="00BB2892"/>
    <w:rsid w:val="00BB414C"/>
    <w:rsid w:val="00BB4185"/>
    <w:rsid w:val="00BB4C5D"/>
    <w:rsid w:val="00BB555A"/>
    <w:rsid w:val="00BB5814"/>
    <w:rsid w:val="00BB673B"/>
    <w:rsid w:val="00BB7064"/>
    <w:rsid w:val="00BC099F"/>
    <w:rsid w:val="00BC0A13"/>
    <w:rsid w:val="00BC1124"/>
    <w:rsid w:val="00BC1F5F"/>
    <w:rsid w:val="00BC2468"/>
    <w:rsid w:val="00BC29D6"/>
    <w:rsid w:val="00BC2DB3"/>
    <w:rsid w:val="00BC34F2"/>
    <w:rsid w:val="00BC3E17"/>
    <w:rsid w:val="00BC62F2"/>
    <w:rsid w:val="00BC6738"/>
    <w:rsid w:val="00BC6DBE"/>
    <w:rsid w:val="00BC75A7"/>
    <w:rsid w:val="00BD171E"/>
    <w:rsid w:val="00BD1B07"/>
    <w:rsid w:val="00BD3B0D"/>
    <w:rsid w:val="00BD3BBE"/>
    <w:rsid w:val="00BD430A"/>
    <w:rsid w:val="00BD4BD3"/>
    <w:rsid w:val="00BD50CA"/>
    <w:rsid w:val="00BD5652"/>
    <w:rsid w:val="00BD59DA"/>
    <w:rsid w:val="00BD72CA"/>
    <w:rsid w:val="00BD778D"/>
    <w:rsid w:val="00BE084C"/>
    <w:rsid w:val="00BE2975"/>
    <w:rsid w:val="00BE2AFC"/>
    <w:rsid w:val="00BE2D81"/>
    <w:rsid w:val="00BE345E"/>
    <w:rsid w:val="00BE41B7"/>
    <w:rsid w:val="00BE4FC0"/>
    <w:rsid w:val="00BF07B8"/>
    <w:rsid w:val="00BF2B26"/>
    <w:rsid w:val="00BF33EE"/>
    <w:rsid w:val="00BF50CE"/>
    <w:rsid w:val="00C0057A"/>
    <w:rsid w:val="00C01E16"/>
    <w:rsid w:val="00C02961"/>
    <w:rsid w:val="00C02BB8"/>
    <w:rsid w:val="00C030ED"/>
    <w:rsid w:val="00C04812"/>
    <w:rsid w:val="00C04F76"/>
    <w:rsid w:val="00C0600E"/>
    <w:rsid w:val="00C064B4"/>
    <w:rsid w:val="00C070BE"/>
    <w:rsid w:val="00C074FB"/>
    <w:rsid w:val="00C07958"/>
    <w:rsid w:val="00C100EA"/>
    <w:rsid w:val="00C104C9"/>
    <w:rsid w:val="00C12A57"/>
    <w:rsid w:val="00C16A22"/>
    <w:rsid w:val="00C16F52"/>
    <w:rsid w:val="00C178F6"/>
    <w:rsid w:val="00C2056A"/>
    <w:rsid w:val="00C223BD"/>
    <w:rsid w:val="00C22872"/>
    <w:rsid w:val="00C22FF4"/>
    <w:rsid w:val="00C232BB"/>
    <w:rsid w:val="00C2552D"/>
    <w:rsid w:val="00C265F3"/>
    <w:rsid w:val="00C273E8"/>
    <w:rsid w:val="00C303B7"/>
    <w:rsid w:val="00C316FB"/>
    <w:rsid w:val="00C32D9D"/>
    <w:rsid w:val="00C349C4"/>
    <w:rsid w:val="00C34BFB"/>
    <w:rsid w:val="00C371DB"/>
    <w:rsid w:val="00C371F8"/>
    <w:rsid w:val="00C37339"/>
    <w:rsid w:val="00C37D43"/>
    <w:rsid w:val="00C41500"/>
    <w:rsid w:val="00C42A4B"/>
    <w:rsid w:val="00C434F4"/>
    <w:rsid w:val="00C44F5E"/>
    <w:rsid w:val="00C45173"/>
    <w:rsid w:val="00C46493"/>
    <w:rsid w:val="00C47656"/>
    <w:rsid w:val="00C534A9"/>
    <w:rsid w:val="00C56092"/>
    <w:rsid w:val="00C61AFD"/>
    <w:rsid w:val="00C63047"/>
    <w:rsid w:val="00C63A0C"/>
    <w:rsid w:val="00C64187"/>
    <w:rsid w:val="00C6500D"/>
    <w:rsid w:val="00C6633C"/>
    <w:rsid w:val="00C67BB1"/>
    <w:rsid w:val="00C70B34"/>
    <w:rsid w:val="00C713B7"/>
    <w:rsid w:val="00C72D0F"/>
    <w:rsid w:val="00C72D25"/>
    <w:rsid w:val="00C73889"/>
    <w:rsid w:val="00C73923"/>
    <w:rsid w:val="00C75333"/>
    <w:rsid w:val="00C75F1D"/>
    <w:rsid w:val="00C76289"/>
    <w:rsid w:val="00C804E2"/>
    <w:rsid w:val="00C805AB"/>
    <w:rsid w:val="00C8163C"/>
    <w:rsid w:val="00C837B7"/>
    <w:rsid w:val="00C85A3E"/>
    <w:rsid w:val="00C87C0D"/>
    <w:rsid w:val="00C905B6"/>
    <w:rsid w:val="00C91052"/>
    <w:rsid w:val="00C91322"/>
    <w:rsid w:val="00C91663"/>
    <w:rsid w:val="00C9274F"/>
    <w:rsid w:val="00C9360C"/>
    <w:rsid w:val="00C93A88"/>
    <w:rsid w:val="00C94FBE"/>
    <w:rsid w:val="00C9568F"/>
    <w:rsid w:val="00C957BF"/>
    <w:rsid w:val="00C96D14"/>
    <w:rsid w:val="00C97437"/>
    <w:rsid w:val="00C9783E"/>
    <w:rsid w:val="00CA0DCC"/>
    <w:rsid w:val="00CA1886"/>
    <w:rsid w:val="00CA254C"/>
    <w:rsid w:val="00CA3751"/>
    <w:rsid w:val="00CA3D5D"/>
    <w:rsid w:val="00CA45B9"/>
    <w:rsid w:val="00CA5BC4"/>
    <w:rsid w:val="00CA7E8F"/>
    <w:rsid w:val="00CB0BF0"/>
    <w:rsid w:val="00CB29B1"/>
    <w:rsid w:val="00CB29EE"/>
    <w:rsid w:val="00CB3E45"/>
    <w:rsid w:val="00CB449E"/>
    <w:rsid w:val="00CB7235"/>
    <w:rsid w:val="00CB74FB"/>
    <w:rsid w:val="00CB76EC"/>
    <w:rsid w:val="00CB7996"/>
    <w:rsid w:val="00CC0F56"/>
    <w:rsid w:val="00CC242E"/>
    <w:rsid w:val="00CC2CFD"/>
    <w:rsid w:val="00CC2FC1"/>
    <w:rsid w:val="00CC351B"/>
    <w:rsid w:val="00CC37D3"/>
    <w:rsid w:val="00CC395D"/>
    <w:rsid w:val="00CC5371"/>
    <w:rsid w:val="00CD0B76"/>
    <w:rsid w:val="00CD260A"/>
    <w:rsid w:val="00CD274F"/>
    <w:rsid w:val="00CD3F3A"/>
    <w:rsid w:val="00CD56A4"/>
    <w:rsid w:val="00CD60B2"/>
    <w:rsid w:val="00CD6C98"/>
    <w:rsid w:val="00CD7143"/>
    <w:rsid w:val="00CE08BF"/>
    <w:rsid w:val="00CE2461"/>
    <w:rsid w:val="00CE4A78"/>
    <w:rsid w:val="00CE673F"/>
    <w:rsid w:val="00CF0252"/>
    <w:rsid w:val="00CF0BBE"/>
    <w:rsid w:val="00CF368F"/>
    <w:rsid w:val="00CF5C38"/>
    <w:rsid w:val="00CF7615"/>
    <w:rsid w:val="00D012FD"/>
    <w:rsid w:val="00D016A8"/>
    <w:rsid w:val="00D04C75"/>
    <w:rsid w:val="00D05EB5"/>
    <w:rsid w:val="00D068FB"/>
    <w:rsid w:val="00D06CD7"/>
    <w:rsid w:val="00D06E6F"/>
    <w:rsid w:val="00D075E8"/>
    <w:rsid w:val="00D07D96"/>
    <w:rsid w:val="00D10509"/>
    <w:rsid w:val="00D17A4D"/>
    <w:rsid w:val="00D200A0"/>
    <w:rsid w:val="00D22AFB"/>
    <w:rsid w:val="00D22C7C"/>
    <w:rsid w:val="00D25788"/>
    <w:rsid w:val="00D278D4"/>
    <w:rsid w:val="00D305AE"/>
    <w:rsid w:val="00D3084D"/>
    <w:rsid w:val="00D31224"/>
    <w:rsid w:val="00D3186E"/>
    <w:rsid w:val="00D31D2A"/>
    <w:rsid w:val="00D31DB4"/>
    <w:rsid w:val="00D32175"/>
    <w:rsid w:val="00D340DA"/>
    <w:rsid w:val="00D34652"/>
    <w:rsid w:val="00D34666"/>
    <w:rsid w:val="00D34EBB"/>
    <w:rsid w:val="00D361BA"/>
    <w:rsid w:val="00D372E5"/>
    <w:rsid w:val="00D377AE"/>
    <w:rsid w:val="00D37BB8"/>
    <w:rsid w:val="00D4102C"/>
    <w:rsid w:val="00D4208F"/>
    <w:rsid w:val="00D42B74"/>
    <w:rsid w:val="00D43792"/>
    <w:rsid w:val="00D46251"/>
    <w:rsid w:val="00D50793"/>
    <w:rsid w:val="00D52D43"/>
    <w:rsid w:val="00D53B71"/>
    <w:rsid w:val="00D53C72"/>
    <w:rsid w:val="00D556AF"/>
    <w:rsid w:val="00D57092"/>
    <w:rsid w:val="00D57293"/>
    <w:rsid w:val="00D57628"/>
    <w:rsid w:val="00D57739"/>
    <w:rsid w:val="00D57A31"/>
    <w:rsid w:val="00D60543"/>
    <w:rsid w:val="00D622DF"/>
    <w:rsid w:val="00D635D2"/>
    <w:rsid w:val="00D65732"/>
    <w:rsid w:val="00D66DB3"/>
    <w:rsid w:val="00D70126"/>
    <w:rsid w:val="00D7048A"/>
    <w:rsid w:val="00D73A6A"/>
    <w:rsid w:val="00D74A5C"/>
    <w:rsid w:val="00D7577A"/>
    <w:rsid w:val="00D7583E"/>
    <w:rsid w:val="00D75C69"/>
    <w:rsid w:val="00D777F1"/>
    <w:rsid w:val="00D77ED1"/>
    <w:rsid w:val="00D80BB2"/>
    <w:rsid w:val="00D80BDF"/>
    <w:rsid w:val="00D82447"/>
    <w:rsid w:val="00D84441"/>
    <w:rsid w:val="00D855F6"/>
    <w:rsid w:val="00D85B41"/>
    <w:rsid w:val="00D85C41"/>
    <w:rsid w:val="00D86A22"/>
    <w:rsid w:val="00D872E2"/>
    <w:rsid w:val="00D9035C"/>
    <w:rsid w:val="00D90542"/>
    <w:rsid w:val="00D91528"/>
    <w:rsid w:val="00D91765"/>
    <w:rsid w:val="00D9235C"/>
    <w:rsid w:val="00D93B5F"/>
    <w:rsid w:val="00D93BFC"/>
    <w:rsid w:val="00D95D84"/>
    <w:rsid w:val="00D960E5"/>
    <w:rsid w:val="00D967E2"/>
    <w:rsid w:val="00DA18FF"/>
    <w:rsid w:val="00DA21F7"/>
    <w:rsid w:val="00DA5BC6"/>
    <w:rsid w:val="00DA7972"/>
    <w:rsid w:val="00DA7EC6"/>
    <w:rsid w:val="00DB1270"/>
    <w:rsid w:val="00DB17FF"/>
    <w:rsid w:val="00DB1CC5"/>
    <w:rsid w:val="00DB1CD4"/>
    <w:rsid w:val="00DB261E"/>
    <w:rsid w:val="00DB2C9D"/>
    <w:rsid w:val="00DB6B0F"/>
    <w:rsid w:val="00DC17F8"/>
    <w:rsid w:val="00DC1C6A"/>
    <w:rsid w:val="00DC2B80"/>
    <w:rsid w:val="00DC2F3D"/>
    <w:rsid w:val="00DC3211"/>
    <w:rsid w:val="00DC3278"/>
    <w:rsid w:val="00DC4452"/>
    <w:rsid w:val="00DC55D3"/>
    <w:rsid w:val="00DC6835"/>
    <w:rsid w:val="00DC6B42"/>
    <w:rsid w:val="00DC7549"/>
    <w:rsid w:val="00DC7980"/>
    <w:rsid w:val="00DD1F20"/>
    <w:rsid w:val="00DD29D2"/>
    <w:rsid w:val="00DD459B"/>
    <w:rsid w:val="00DD522C"/>
    <w:rsid w:val="00DD5A5F"/>
    <w:rsid w:val="00DE02E9"/>
    <w:rsid w:val="00DE2F01"/>
    <w:rsid w:val="00DE321C"/>
    <w:rsid w:val="00DE335B"/>
    <w:rsid w:val="00DE5491"/>
    <w:rsid w:val="00DE5CC9"/>
    <w:rsid w:val="00DE7D51"/>
    <w:rsid w:val="00DE7EDC"/>
    <w:rsid w:val="00DF1187"/>
    <w:rsid w:val="00DF2199"/>
    <w:rsid w:val="00DF40D3"/>
    <w:rsid w:val="00DF475C"/>
    <w:rsid w:val="00DF642C"/>
    <w:rsid w:val="00DF7EF4"/>
    <w:rsid w:val="00E01477"/>
    <w:rsid w:val="00E01BE0"/>
    <w:rsid w:val="00E01CC0"/>
    <w:rsid w:val="00E01F39"/>
    <w:rsid w:val="00E01FB0"/>
    <w:rsid w:val="00E02F79"/>
    <w:rsid w:val="00E035CC"/>
    <w:rsid w:val="00E04960"/>
    <w:rsid w:val="00E05670"/>
    <w:rsid w:val="00E05C18"/>
    <w:rsid w:val="00E117DA"/>
    <w:rsid w:val="00E11D77"/>
    <w:rsid w:val="00E1296C"/>
    <w:rsid w:val="00E12E7A"/>
    <w:rsid w:val="00E171B6"/>
    <w:rsid w:val="00E17833"/>
    <w:rsid w:val="00E20C02"/>
    <w:rsid w:val="00E23E10"/>
    <w:rsid w:val="00E24474"/>
    <w:rsid w:val="00E247A4"/>
    <w:rsid w:val="00E25412"/>
    <w:rsid w:val="00E27A46"/>
    <w:rsid w:val="00E31CB1"/>
    <w:rsid w:val="00E320AC"/>
    <w:rsid w:val="00E332AA"/>
    <w:rsid w:val="00E33C45"/>
    <w:rsid w:val="00E34539"/>
    <w:rsid w:val="00E35DE8"/>
    <w:rsid w:val="00E36DC2"/>
    <w:rsid w:val="00E375C4"/>
    <w:rsid w:val="00E378F7"/>
    <w:rsid w:val="00E4071A"/>
    <w:rsid w:val="00E41A2E"/>
    <w:rsid w:val="00E44668"/>
    <w:rsid w:val="00E45F4A"/>
    <w:rsid w:val="00E47618"/>
    <w:rsid w:val="00E4795C"/>
    <w:rsid w:val="00E50CF0"/>
    <w:rsid w:val="00E512AD"/>
    <w:rsid w:val="00E51742"/>
    <w:rsid w:val="00E52D76"/>
    <w:rsid w:val="00E54479"/>
    <w:rsid w:val="00E55CF8"/>
    <w:rsid w:val="00E61BD1"/>
    <w:rsid w:val="00E6249D"/>
    <w:rsid w:val="00E62821"/>
    <w:rsid w:val="00E645CF"/>
    <w:rsid w:val="00E64CFE"/>
    <w:rsid w:val="00E6582C"/>
    <w:rsid w:val="00E665D2"/>
    <w:rsid w:val="00E6677A"/>
    <w:rsid w:val="00E66C5B"/>
    <w:rsid w:val="00E700FC"/>
    <w:rsid w:val="00E705D6"/>
    <w:rsid w:val="00E70E38"/>
    <w:rsid w:val="00E71F4E"/>
    <w:rsid w:val="00E72EA1"/>
    <w:rsid w:val="00E73A26"/>
    <w:rsid w:val="00E743D4"/>
    <w:rsid w:val="00E74E49"/>
    <w:rsid w:val="00E74ED1"/>
    <w:rsid w:val="00E75C69"/>
    <w:rsid w:val="00E75D3F"/>
    <w:rsid w:val="00E75ECD"/>
    <w:rsid w:val="00E76481"/>
    <w:rsid w:val="00E76855"/>
    <w:rsid w:val="00E768E7"/>
    <w:rsid w:val="00E800C0"/>
    <w:rsid w:val="00E809D8"/>
    <w:rsid w:val="00E81C2B"/>
    <w:rsid w:val="00E82792"/>
    <w:rsid w:val="00E827AF"/>
    <w:rsid w:val="00E83043"/>
    <w:rsid w:val="00E83165"/>
    <w:rsid w:val="00E85DB6"/>
    <w:rsid w:val="00E868C2"/>
    <w:rsid w:val="00E874A2"/>
    <w:rsid w:val="00E90702"/>
    <w:rsid w:val="00E911D0"/>
    <w:rsid w:val="00E914CC"/>
    <w:rsid w:val="00E926FB"/>
    <w:rsid w:val="00E92867"/>
    <w:rsid w:val="00E94331"/>
    <w:rsid w:val="00E95982"/>
    <w:rsid w:val="00E96F62"/>
    <w:rsid w:val="00E9730E"/>
    <w:rsid w:val="00E9785A"/>
    <w:rsid w:val="00EA034F"/>
    <w:rsid w:val="00EA37C4"/>
    <w:rsid w:val="00EA66F3"/>
    <w:rsid w:val="00EB0E19"/>
    <w:rsid w:val="00EB28F1"/>
    <w:rsid w:val="00EB6FE4"/>
    <w:rsid w:val="00EB7087"/>
    <w:rsid w:val="00EC0181"/>
    <w:rsid w:val="00EC36C0"/>
    <w:rsid w:val="00EC50F8"/>
    <w:rsid w:val="00EC6DD1"/>
    <w:rsid w:val="00EC756A"/>
    <w:rsid w:val="00ED0204"/>
    <w:rsid w:val="00ED0E34"/>
    <w:rsid w:val="00ED1A31"/>
    <w:rsid w:val="00ED648E"/>
    <w:rsid w:val="00ED6AB5"/>
    <w:rsid w:val="00EE026A"/>
    <w:rsid w:val="00EE047B"/>
    <w:rsid w:val="00EE0B76"/>
    <w:rsid w:val="00EE1B0E"/>
    <w:rsid w:val="00EE3482"/>
    <w:rsid w:val="00EE3A73"/>
    <w:rsid w:val="00EE3BDE"/>
    <w:rsid w:val="00EE494A"/>
    <w:rsid w:val="00EE4BE8"/>
    <w:rsid w:val="00EE5D3E"/>
    <w:rsid w:val="00EE7952"/>
    <w:rsid w:val="00EF0D04"/>
    <w:rsid w:val="00EF113C"/>
    <w:rsid w:val="00EF1962"/>
    <w:rsid w:val="00EF19E4"/>
    <w:rsid w:val="00EF2995"/>
    <w:rsid w:val="00EF2AE0"/>
    <w:rsid w:val="00EF3A5C"/>
    <w:rsid w:val="00EF45A0"/>
    <w:rsid w:val="00EF7818"/>
    <w:rsid w:val="00F00415"/>
    <w:rsid w:val="00F00637"/>
    <w:rsid w:val="00F01570"/>
    <w:rsid w:val="00F01A25"/>
    <w:rsid w:val="00F01AD9"/>
    <w:rsid w:val="00F021A8"/>
    <w:rsid w:val="00F02B34"/>
    <w:rsid w:val="00F05505"/>
    <w:rsid w:val="00F05D1C"/>
    <w:rsid w:val="00F12D90"/>
    <w:rsid w:val="00F15298"/>
    <w:rsid w:val="00F156EF"/>
    <w:rsid w:val="00F15733"/>
    <w:rsid w:val="00F16CFC"/>
    <w:rsid w:val="00F1769A"/>
    <w:rsid w:val="00F20A3F"/>
    <w:rsid w:val="00F20C2C"/>
    <w:rsid w:val="00F23099"/>
    <w:rsid w:val="00F23331"/>
    <w:rsid w:val="00F237D3"/>
    <w:rsid w:val="00F23ADB"/>
    <w:rsid w:val="00F24ECE"/>
    <w:rsid w:val="00F25449"/>
    <w:rsid w:val="00F254CF"/>
    <w:rsid w:val="00F26800"/>
    <w:rsid w:val="00F26D93"/>
    <w:rsid w:val="00F26DEA"/>
    <w:rsid w:val="00F27145"/>
    <w:rsid w:val="00F27AD9"/>
    <w:rsid w:val="00F3001D"/>
    <w:rsid w:val="00F31CED"/>
    <w:rsid w:val="00F32C83"/>
    <w:rsid w:val="00F3688E"/>
    <w:rsid w:val="00F36A86"/>
    <w:rsid w:val="00F37031"/>
    <w:rsid w:val="00F3739D"/>
    <w:rsid w:val="00F37656"/>
    <w:rsid w:val="00F37C99"/>
    <w:rsid w:val="00F37E2D"/>
    <w:rsid w:val="00F40DDD"/>
    <w:rsid w:val="00F42EBD"/>
    <w:rsid w:val="00F43CDA"/>
    <w:rsid w:val="00F43F22"/>
    <w:rsid w:val="00F440A7"/>
    <w:rsid w:val="00F45D75"/>
    <w:rsid w:val="00F46157"/>
    <w:rsid w:val="00F4643F"/>
    <w:rsid w:val="00F50F01"/>
    <w:rsid w:val="00F5280F"/>
    <w:rsid w:val="00F56EE4"/>
    <w:rsid w:val="00F57765"/>
    <w:rsid w:val="00F60091"/>
    <w:rsid w:val="00F603D7"/>
    <w:rsid w:val="00F619EF"/>
    <w:rsid w:val="00F62A10"/>
    <w:rsid w:val="00F63695"/>
    <w:rsid w:val="00F63A2E"/>
    <w:rsid w:val="00F642A4"/>
    <w:rsid w:val="00F643D9"/>
    <w:rsid w:val="00F64A3D"/>
    <w:rsid w:val="00F64E83"/>
    <w:rsid w:val="00F6591E"/>
    <w:rsid w:val="00F66C8B"/>
    <w:rsid w:val="00F73D79"/>
    <w:rsid w:val="00F740DF"/>
    <w:rsid w:val="00F7497F"/>
    <w:rsid w:val="00F749BE"/>
    <w:rsid w:val="00F75C35"/>
    <w:rsid w:val="00F75D2F"/>
    <w:rsid w:val="00F80CAF"/>
    <w:rsid w:val="00F82E3E"/>
    <w:rsid w:val="00F8329A"/>
    <w:rsid w:val="00F902A7"/>
    <w:rsid w:val="00F929FD"/>
    <w:rsid w:val="00F94654"/>
    <w:rsid w:val="00F94ACE"/>
    <w:rsid w:val="00F97139"/>
    <w:rsid w:val="00F97FBA"/>
    <w:rsid w:val="00FA0571"/>
    <w:rsid w:val="00FA2125"/>
    <w:rsid w:val="00FA24BD"/>
    <w:rsid w:val="00FA37DA"/>
    <w:rsid w:val="00FA3F01"/>
    <w:rsid w:val="00FA5168"/>
    <w:rsid w:val="00FA551A"/>
    <w:rsid w:val="00FA6351"/>
    <w:rsid w:val="00FB2007"/>
    <w:rsid w:val="00FB25D1"/>
    <w:rsid w:val="00FB3079"/>
    <w:rsid w:val="00FB4F01"/>
    <w:rsid w:val="00FC118E"/>
    <w:rsid w:val="00FC28B2"/>
    <w:rsid w:val="00FC5A94"/>
    <w:rsid w:val="00FC5B8E"/>
    <w:rsid w:val="00FC6FC8"/>
    <w:rsid w:val="00FC777C"/>
    <w:rsid w:val="00FD0D44"/>
    <w:rsid w:val="00FD186D"/>
    <w:rsid w:val="00FD18A2"/>
    <w:rsid w:val="00FD192E"/>
    <w:rsid w:val="00FD1A28"/>
    <w:rsid w:val="00FD3279"/>
    <w:rsid w:val="00FD3427"/>
    <w:rsid w:val="00FD3A01"/>
    <w:rsid w:val="00FD4847"/>
    <w:rsid w:val="00FD4A71"/>
    <w:rsid w:val="00FD4D1E"/>
    <w:rsid w:val="00FD5611"/>
    <w:rsid w:val="00FD60AF"/>
    <w:rsid w:val="00FE029A"/>
    <w:rsid w:val="00FE0477"/>
    <w:rsid w:val="00FE0C62"/>
    <w:rsid w:val="00FE42EC"/>
    <w:rsid w:val="00FE4B9B"/>
    <w:rsid w:val="00FE5D5E"/>
    <w:rsid w:val="00FE626A"/>
    <w:rsid w:val="00FE69B2"/>
    <w:rsid w:val="00FE748F"/>
    <w:rsid w:val="00FE7661"/>
    <w:rsid w:val="00FF0E23"/>
    <w:rsid w:val="00FF33AE"/>
    <w:rsid w:val="00FF3F4C"/>
    <w:rsid w:val="00FF4769"/>
    <w:rsid w:val="00FF5465"/>
    <w:rsid w:val="00FF6817"/>
    <w:rsid w:val="00FF6CE6"/>
    <w:rsid w:val="00FF7533"/>
    <w:rsid w:val="00FF7F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5DC46C"/>
  <w15:docId w15:val="{28B082B1-0E3C-4DF6-99D8-461BADEAB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6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4197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4197D"/>
    <w:rPr>
      <w:rFonts w:ascii="Calibri" w:hAnsi="Calibri" w:cs="Calibri"/>
      <w:noProof/>
      <w:lang w:val="en-US"/>
    </w:rPr>
  </w:style>
  <w:style w:type="paragraph" w:customStyle="1" w:styleId="EndNoteBibliography">
    <w:name w:val="EndNote Bibliography"/>
    <w:basedOn w:val="Normal"/>
    <w:link w:val="EndNoteBibliographyChar"/>
    <w:rsid w:val="0054197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4197D"/>
    <w:rPr>
      <w:rFonts w:ascii="Calibri" w:hAnsi="Calibri" w:cs="Calibri"/>
      <w:noProof/>
      <w:lang w:val="en-US"/>
    </w:rPr>
  </w:style>
  <w:style w:type="character" w:styleId="Hyperlink">
    <w:name w:val="Hyperlink"/>
    <w:basedOn w:val="DefaultParagraphFont"/>
    <w:uiPriority w:val="99"/>
    <w:unhideWhenUsed/>
    <w:rsid w:val="00CB29B1"/>
    <w:rPr>
      <w:color w:val="0563C1" w:themeColor="hyperlink"/>
      <w:u w:val="single"/>
    </w:rPr>
  </w:style>
  <w:style w:type="character" w:customStyle="1" w:styleId="UnresolvedMention1">
    <w:name w:val="Unresolved Mention1"/>
    <w:basedOn w:val="DefaultParagraphFont"/>
    <w:uiPriority w:val="99"/>
    <w:semiHidden/>
    <w:unhideWhenUsed/>
    <w:rsid w:val="00CB29B1"/>
    <w:rPr>
      <w:color w:val="605E5C"/>
      <w:shd w:val="clear" w:color="auto" w:fill="E1DFDD"/>
    </w:rPr>
  </w:style>
  <w:style w:type="paragraph" w:styleId="BalloonText">
    <w:name w:val="Balloon Text"/>
    <w:basedOn w:val="Normal"/>
    <w:link w:val="BalloonTextChar"/>
    <w:uiPriority w:val="99"/>
    <w:semiHidden/>
    <w:unhideWhenUsed/>
    <w:rsid w:val="006C6C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C82"/>
    <w:rPr>
      <w:rFonts w:ascii="Segoe UI" w:hAnsi="Segoe UI" w:cs="Segoe UI"/>
      <w:sz w:val="18"/>
      <w:szCs w:val="18"/>
    </w:rPr>
  </w:style>
  <w:style w:type="paragraph" w:styleId="NormalWeb">
    <w:name w:val="Normal (Web)"/>
    <w:basedOn w:val="Normal"/>
    <w:uiPriority w:val="99"/>
    <w:unhideWhenUsed/>
    <w:rsid w:val="000D635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MDPI31text">
    <w:name w:val="MDPI_3.1_text"/>
    <w:link w:val="MDPI31textChar"/>
    <w:qFormat/>
    <w:rsid w:val="000D635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har">
    <w:name w:val="MDPI_3.1_text Char"/>
    <w:basedOn w:val="DefaultParagraphFont"/>
    <w:link w:val="MDPI31text"/>
    <w:rsid w:val="000D635C"/>
    <w:rPr>
      <w:rFonts w:ascii="Palatino Linotype" w:eastAsia="Times New Roman" w:hAnsi="Palatino Linotype" w:cs="Times New Roman"/>
      <w:snapToGrid w:val="0"/>
      <w:color w:val="000000"/>
      <w:sz w:val="20"/>
      <w:lang w:val="en-US" w:eastAsia="de-DE" w:bidi="en-US"/>
    </w:rPr>
  </w:style>
  <w:style w:type="paragraph" w:styleId="Header">
    <w:name w:val="header"/>
    <w:basedOn w:val="Normal"/>
    <w:link w:val="HeaderChar"/>
    <w:uiPriority w:val="99"/>
    <w:unhideWhenUsed/>
    <w:rsid w:val="00FE5D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5D5E"/>
  </w:style>
  <w:style w:type="paragraph" w:styleId="Footer">
    <w:name w:val="footer"/>
    <w:basedOn w:val="Normal"/>
    <w:link w:val="FooterChar"/>
    <w:uiPriority w:val="99"/>
    <w:unhideWhenUsed/>
    <w:rsid w:val="00FE5D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5D5E"/>
  </w:style>
  <w:style w:type="character" w:styleId="CommentReference">
    <w:name w:val="annotation reference"/>
    <w:basedOn w:val="DefaultParagraphFont"/>
    <w:uiPriority w:val="99"/>
    <w:semiHidden/>
    <w:unhideWhenUsed/>
    <w:rsid w:val="00D82447"/>
    <w:rPr>
      <w:sz w:val="16"/>
      <w:szCs w:val="16"/>
    </w:rPr>
  </w:style>
  <w:style w:type="paragraph" w:styleId="CommentText">
    <w:name w:val="annotation text"/>
    <w:basedOn w:val="Normal"/>
    <w:link w:val="CommentTextChar"/>
    <w:uiPriority w:val="99"/>
    <w:unhideWhenUsed/>
    <w:rsid w:val="00D82447"/>
    <w:pPr>
      <w:spacing w:line="240" w:lineRule="auto"/>
    </w:pPr>
    <w:rPr>
      <w:sz w:val="20"/>
      <w:szCs w:val="20"/>
    </w:rPr>
  </w:style>
  <w:style w:type="character" w:customStyle="1" w:styleId="CommentTextChar">
    <w:name w:val="Comment Text Char"/>
    <w:basedOn w:val="DefaultParagraphFont"/>
    <w:link w:val="CommentText"/>
    <w:uiPriority w:val="99"/>
    <w:rsid w:val="00D82447"/>
    <w:rPr>
      <w:sz w:val="20"/>
      <w:szCs w:val="20"/>
    </w:rPr>
  </w:style>
  <w:style w:type="paragraph" w:styleId="CommentSubject">
    <w:name w:val="annotation subject"/>
    <w:basedOn w:val="CommentText"/>
    <w:next w:val="CommentText"/>
    <w:link w:val="CommentSubjectChar"/>
    <w:uiPriority w:val="99"/>
    <w:semiHidden/>
    <w:unhideWhenUsed/>
    <w:rsid w:val="00D82447"/>
    <w:rPr>
      <w:b/>
      <w:bCs/>
    </w:rPr>
  </w:style>
  <w:style w:type="character" w:customStyle="1" w:styleId="CommentSubjectChar">
    <w:name w:val="Comment Subject Char"/>
    <w:basedOn w:val="CommentTextChar"/>
    <w:link w:val="CommentSubject"/>
    <w:uiPriority w:val="99"/>
    <w:semiHidden/>
    <w:rsid w:val="00D82447"/>
    <w:rPr>
      <w:b/>
      <w:bCs/>
      <w:sz w:val="20"/>
      <w:szCs w:val="20"/>
    </w:rPr>
  </w:style>
  <w:style w:type="paragraph" w:customStyle="1" w:styleId="Default">
    <w:name w:val="Default"/>
    <w:rsid w:val="00171050"/>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A247DC"/>
    <w:rPr>
      <w:color w:val="954F72" w:themeColor="followedHyperlink"/>
      <w:u w:val="single"/>
    </w:rPr>
  </w:style>
  <w:style w:type="paragraph" w:styleId="ListParagraph">
    <w:name w:val="List Paragraph"/>
    <w:basedOn w:val="Normal"/>
    <w:uiPriority w:val="34"/>
    <w:qFormat/>
    <w:rsid w:val="002A66FB"/>
    <w:pPr>
      <w:ind w:left="720"/>
      <w:contextualSpacing/>
    </w:pPr>
  </w:style>
  <w:style w:type="character" w:styleId="UnresolvedMention">
    <w:name w:val="Unresolved Mention"/>
    <w:basedOn w:val="DefaultParagraphFont"/>
    <w:uiPriority w:val="99"/>
    <w:semiHidden/>
    <w:unhideWhenUsed/>
    <w:rsid w:val="008144E1"/>
    <w:rPr>
      <w:color w:val="605E5C"/>
      <w:shd w:val="clear" w:color="auto" w:fill="E1DFDD"/>
    </w:rPr>
  </w:style>
  <w:style w:type="character" w:styleId="PlaceholderText">
    <w:name w:val="Placeholder Text"/>
    <w:basedOn w:val="DefaultParagraphFont"/>
    <w:uiPriority w:val="99"/>
    <w:semiHidden/>
    <w:rsid w:val="00F32C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026">
      <w:bodyDiv w:val="1"/>
      <w:marLeft w:val="0"/>
      <w:marRight w:val="0"/>
      <w:marTop w:val="0"/>
      <w:marBottom w:val="0"/>
      <w:divBdr>
        <w:top w:val="none" w:sz="0" w:space="0" w:color="auto"/>
        <w:left w:val="none" w:sz="0" w:space="0" w:color="auto"/>
        <w:bottom w:val="none" w:sz="0" w:space="0" w:color="auto"/>
        <w:right w:val="none" w:sz="0" w:space="0" w:color="auto"/>
      </w:divBdr>
    </w:div>
    <w:div w:id="293173872">
      <w:bodyDiv w:val="1"/>
      <w:marLeft w:val="0"/>
      <w:marRight w:val="0"/>
      <w:marTop w:val="0"/>
      <w:marBottom w:val="0"/>
      <w:divBdr>
        <w:top w:val="none" w:sz="0" w:space="0" w:color="auto"/>
        <w:left w:val="none" w:sz="0" w:space="0" w:color="auto"/>
        <w:bottom w:val="none" w:sz="0" w:space="0" w:color="auto"/>
        <w:right w:val="none" w:sz="0" w:space="0" w:color="auto"/>
      </w:divBdr>
      <w:divsChild>
        <w:div w:id="73432890">
          <w:marLeft w:val="0"/>
          <w:marRight w:val="0"/>
          <w:marTop w:val="0"/>
          <w:marBottom w:val="0"/>
          <w:divBdr>
            <w:top w:val="none" w:sz="0" w:space="0" w:color="auto"/>
            <w:left w:val="none" w:sz="0" w:space="0" w:color="auto"/>
            <w:bottom w:val="none" w:sz="0" w:space="0" w:color="auto"/>
            <w:right w:val="none" w:sz="0" w:space="0" w:color="auto"/>
          </w:divBdr>
          <w:divsChild>
            <w:div w:id="884414632">
              <w:marLeft w:val="0"/>
              <w:marRight w:val="0"/>
              <w:marTop w:val="0"/>
              <w:marBottom w:val="0"/>
              <w:divBdr>
                <w:top w:val="none" w:sz="0" w:space="0" w:color="auto"/>
                <w:left w:val="none" w:sz="0" w:space="0" w:color="auto"/>
                <w:bottom w:val="none" w:sz="0" w:space="0" w:color="auto"/>
                <w:right w:val="none" w:sz="0" w:space="0" w:color="auto"/>
              </w:divBdr>
              <w:divsChild>
                <w:div w:id="1624189416">
                  <w:marLeft w:val="0"/>
                  <w:marRight w:val="0"/>
                  <w:marTop w:val="0"/>
                  <w:marBottom w:val="0"/>
                  <w:divBdr>
                    <w:top w:val="none" w:sz="0" w:space="0" w:color="auto"/>
                    <w:left w:val="none" w:sz="0" w:space="0" w:color="auto"/>
                    <w:bottom w:val="none" w:sz="0" w:space="0" w:color="auto"/>
                    <w:right w:val="none" w:sz="0" w:space="0" w:color="auto"/>
                  </w:divBdr>
                  <w:divsChild>
                    <w:div w:id="1072581106">
                      <w:marLeft w:val="0"/>
                      <w:marRight w:val="0"/>
                      <w:marTop w:val="0"/>
                      <w:marBottom w:val="0"/>
                      <w:divBdr>
                        <w:top w:val="none" w:sz="0" w:space="0" w:color="auto"/>
                        <w:left w:val="none" w:sz="0" w:space="0" w:color="auto"/>
                        <w:bottom w:val="none" w:sz="0" w:space="0" w:color="auto"/>
                        <w:right w:val="none" w:sz="0" w:space="0" w:color="auto"/>
                      </w:divBdr>
                      <w:divsChild>
                        <w:div w:id="1502696078">
                          <w:marLeft w:val="0"/>
                          <w:marRight w:val="0"/>
                          <w:marTop w:val="0"/>
                          <w:marBottom w:val="0"/>
                          <w:divBdr>
                            <w:top w:val="none" w:sz="0" w:space="0" w:color="auto"/>
                            <w:left w:val="none" w:sz="0" w:space="0" w:color="auto"/>
                            <w:bottom w:val="none" w:sz="0" w:space="0" w:color="auto"/>
                            <w:right w:val="none" w:sz="0" w:space="0" w:color="auto"/>
                          </w:divBdr>
                          <w:divsChild>
                            <w:div w:id="43483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4576653">
          <w:marLeft w:val="0"/>
          <w:marRight w:val="0"/>
          <w:marTop w:val="0"/>
          <w:marBottom w:val="0"/>
          <w:divBdr>
            <w:top w:val="none" w:sz="0" w:space="0" w:color="auto"/>
            <w:left w:val="none" w:sz="0" w:space="0" w:color="auto"/>
            <w:bottom w:val="none" w:sz="0" w:space="0" w:color="auto"/>
            <w:right w:val="none" w:sz="0" w:space="0" w:color="auto"/>
          </w:divBdr>
          <w:divsChild>
            <w:div w:id="1132214787">
              <w:marLeft w:val="0"/>
              <w:marRight w:val="0"/>
              <w:marTop w:val="0"/>
              <w:marBottom w:val="0"/>
              <w:divBdr>
                <w:top w:val="none" w:sz="0" w:space="0" w:color="auto"/>
                <w:left w:val="none" w:sz="0" w:space="0" w:color="auto"/>
                <w:bottom w:val="none" w:sz="0" w:space="0" w:color="auto"/>
                <w:right w:val="none" w:sz="0" w:space="0" w:color="auto"/>
              </w:divBdr>
            </w:div>
          </w:divsChild>
        </w:div>
        <w:div w:id="1959214391">
          <w:marLeft w:val="0"/>
          <w:marRight w:val="0"/>
          <w:marTop w:val="0"/>
          <w:marBottom w:val="0"/>
          <w:divBdr>
            <w:top w:val="none" w:sz="0" w:space="0" w:color="auto"/>
            <w:left w:val="none" w:sz="0" w:space="0" w:color="auto"/>
            <w:bottom w:val="none" w:sz="0" w:space="0" w:color="auto"/>
            <w:right w:val="none" w:sz="0" w:space="0" w:color="auto"/>
          </w:divBdr>
          <w:divsChild>
            <w:div w:id="1884362847">
              <w:marLeft w:val="0"/>
              <w:marRight w:val="0"/>
              <w:marTop w:val="0"/>
              <w:marBottom w:val="0"/>
              <w:divBdr>
                <w:top w:val="none" w:sz="0" w:space="0" w:color="auto"/>
                <w:left w:val="none" w:sz="0" w:space="0" w:color="auto"/>
                <w:bottom w:val="none" w:sz="0" w:space="0" w:color="auto"/>
                <w:right w:val="none" w:sz="0" w:space="0" w:color="auto"/>
              </w:divBdr>
              <w:divsChild>
                <w:div w:id="188783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761010">
      <w:bodyDiv w:val="1"/>
      <w:marLeft w:val="0"/>
      <w:marRight w:val="0"/>
      <w:marTop w:val="0"/>
      <w:marBottom w:val="0"/>
      <w:divBdr>
        <w:top w:val="none" w:sz="0" w:space="0" w:color="auto"/>
        <w:left w:val="none" w:sz="0" w:space="0" w:color="auto"/>
        <w:bottom w:val="none" w:sz="0" w:space="0" w:color="auto"/>
        <w:right w:val="none" w:sz="0" w:space="0" w:color="auto"/>
      </w:divBdr>
    </w:div>
    <w:div w:id="21455385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www.data.cam.ac.uk/intro-data-champions" TargetMode="External"/><Relationship Id="rId18" Type="http://schemas.openxmlformats.org/officeDocument/2006/relationships/hyperlink" Target="https://www.rd-alliance.org/node/50708/charter" TargetMode="External"/><Relationship Id="rId26" Type="http://schemas.openxmlformats.org/officeDocument/2006/relationships/hyperlink" Target="https://systematicreviewsjournal.biomedcentral.com/articles/10.1186/s13643-021-01670-0" TargetMode="External"/><Relationship Id="rId3" Type="http://schemas.openxmlformats.org/officeDocument/2006/relationships/styles" Target="styles.xml"/><Relationship Id="rId21" Type="http://schemas.openxmlformats.org/officeDocument/2006/relationships/hyperlink" Target="https://www.force11.org/group/research-data-publishing-ethics" TargetMode="External"/><Relationship Id="rId7" Type="http://schemas.openxmlformats.org/officeDocument/2006/relationships/endnotes" Target="endnotes.xml"/><Relationship Id="rId12" Type="http://schemas.openxmlformats.org/officeDocument/2006/relationships/hyperlink" Target="https://yoda.yale.edu/relevant-literature" TargetMode="External"/><Relationship Id="rId17" Type="http://schemas.openxmlformats.org/officeDocument/2006/relationships/hyperlink" Target="https://www.rd-alliance.org/node/50796/charter" TargetMode="External"/><Relationship Id="rId25" Type="http://schemas.openxmlformats.org/officeDocument/2006/relationships/hyperlink" Target="https://unisyd-my.sharepoint.com/personal/lene_seidler_sydney_edu_au/_layouts/15/onedrive.aspx?id=%2Fpersonal%2Flene%5Fseidler%5Fsydney%5Fedu%5Fau%2FDocuments%2FData%20sharing%20project&amp;ct=1635925368941&amp;or=OWA%2DNT&amp;cid=6c0a8b5c%2De84c%2D6312%2D1d57%2D57cd99541c51" TargetMode="External"/><Relationship Id="rId2" Type="http://schemas.openxmlformats.org/officeDocument/2006/relationships/numbering" Target="numbering.xml"/><Relationship Id="rId16" Type="http://schemas.openxmlformats.org/officeDocument/2006/relationships/hyperlink" Target="https://www.rd-alliance.org/node/69831/case-statement" TargetMode="External"/><Relationship Id="rId20" Type="http://schemas.openxmlformats.org/officeDocument/2006/relationships/hyperlink" Target="https://www.force11.org/group/fairgroup/fairprinciples"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lm.nih.gov/medline/medline_policies.html" TargetMode="External"/><Relationship Id="rId24" Type="http://schemas.openxmlformats.org/officeDocument/2006/relationships/hyperlink" Target="https://copdess.org/"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rd-alliance.org/node/61938/case-statement" TargetMode="External"/><Relationship Id="rId23" Type="http://schemas.openxmlformats.org/officeDocument/2006/relationships/hyperlink" Target="https://v2.sherpa.ac.uk/juliet/about.html" TargetMode="External"/><Relationship Id="rId28" Type="http://schemas.openxmlformats.org/officeDocument/2006/relationships/hyperlink" Target="https://www.nhmrc.gov.au/about-us/resources/open-access-policy?utm_medium=email&amp;utm_campaign=Tracker%20-%201%20November%202021&amp;utm_content=Tracker%20-%201%20November%202021+CID_df6913d5612e708479ca77004b5081b9&amp;utm_source=Mailbuild&amp;utm_term=report" TargetMode="External"/><Relationship Id="rId10" Type="http://schemas.openxmlformats.org/officeDocument/2006/relationships/hyperlink" Target="http://www.icmje.org/recommendations/" TargetMode="External"/><Relationship Id="rId19" Type="http://schemas.openxmlformats.org/officeDocument/2006/relationships/hyperlink" Target="https://fairsharing.org"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aj.org/apply/transparency/" TargetMode="External"/><Relationship Id="rId14" Type="http://schemas.openxmlformats.org/officeDocument/2006/relationships/hyperlink" Target="https://www.rd-alliance.org" TargetMode="External"/><Relationship Id="rId22" Type="http://schemas.openxmlformats.org/officeDocument/2006/relationships/hyperlink" Target="https://www.cdisc.org/standards/foundational/cdash" TargetMode="External"/><Relationship Id="rId27" Type="http://schemas.openxmlformats.org/officeDocument/2006/relationships/hyperlink" Target="https://f1000research.com/articles/10-491/v2"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A5A5A-ADF9-462D-B7F4-3DAB90D27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33</TotalTime>
  <Pages>10</Pages>
  <Words>4564</Words>
  <Characters>26018</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Tan</dc:creator>
  <cp:keywords/>
  <dc:description/>
  <cp:lastModifiedBy>Aidan Tan</cp:lastModifiedBy>
  <cp:revision>251</cp:revision>
  <dcterms:created xsi:type="dcterms:W3CDTF">2021-09-13T04:12:00Z</dcterms:created>
  <dcterms:modified xsi:type="dcterms:W3CDTF">2022-01-12T21:55:00Z</dcterms:modified>
</cp:coreProperties>
</file>